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654731" w:rsidP="00201AC2">
      <w:pPr>
        <w:spacing w:after="180"/>
        <w:rPr>
          <w:b/>
          <w:sz w:val="44"/>
          <w:szCs w:val="44"/>
        </w:rPr>
      </w:pPr>
      <w:r w:rsidRPr="00654731">
        <w:rPr>
          <w:b/>
          <w:sz w:val="44"/>
          <w:szCs w:val="44"/>
        </w:rPr>
        <w:t>Observing and explaining variation</w:t>
      </w:r>
    </w:p>
    <w:p w:rsidR="00201AC2" w:rsidRDefault="00201AC2" w:rsidP="00201AC2">
      <w:pPr>
        <w:spacing w:after="180"/>
      </w:pPr>
    </w:p>
    <w:p w:rsidR="007F39FF" w:rsidRPr="00B61521" w:rsidRDefault="007F39FF" w:rsidP="007F39FF">
      <w:pPr>
        <w:spacing w:after="120"/>
        <w:rPr>
          <w:b/>
          <w:sz w:val="28"/>
        </w:rPr>
      </w:pPr>
      <w:r w:rsidRPr="00B61521">
        <w:rPr>
          <w:b/>
          <w:sz w:val="28"/>
        </w:rPr>
        <w:t>Humans</w:t>
      </w:r>
    </w:p>
    <w:p w:rsidR="007F39FF" w:rsidRPr="00B61521" w:rsidRDefault="007F39FF" w:rsidP="007F39FF">
      <w:pPr>
        <w:spacing w:after="120"/>
      </w:pPr>
    </w:p>
    <w:p w:rsidR="007F39FF" w:rsidRDefault="007F39FF" w:rsidP="007F39FF">
      <w:pPr>
        <w:spacing w:after="120"/>
      </w:pPr>
      <w:r>
        <w:t>Humans are all one species (</w:t>
      </w:r>
      <w:r w:rsidRPr="00B61521">
        <w:rPr>
          <w:i/>
        </w:rPr>
        <w:t>Homo sapiens</w:t>
      </w:r>
      <w:r>
        <w:t>).</w:t>
      </w:r>
    </w:p>
    <w:p w:rsidR="007F39FF" w:rsidRDefault="007F39FF" w:rsidP="007F39FF"/>
    <w:p w:rsidR="007F39FF" w:rsidRDefault="007F39FF" w:rsidP="007F39FF">
      <w:pPr>
        <w:spacing w:after="180"/>
        <w:jc w:val="center"/>
      </w:pPr>
      <w:r>
        <w:rPr>
          <w:noProof/>
          <w:lang w:eastAsia="en-GB"/>
        </w:rPr>
        <w:drawing>
          <wp:inline distT="0" distB="0" distL="0" distR="0" wp14:anchorId="29983473" wp14:editId="4F20E370">
            <wp:extent cx="5731510" cy="29241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uman-2944065_1280.jpg"/>
                    <pic:cNvPicPr/>
                  </pic:nvPicPr>
                  <pic:blipFill rotWithShape="1">
                    <a:blip r:embed="rId8">
                      <a:extLst>
                        <a:ext uri="{28A0092B-C50C-407E-A947-70E740481C1C}">
                          <a14:useLocalDpi xmlns:a14="http://schemas.microsoft.com/office/drawing/2010/main" val="0"/>
                        </a:ext>
                      </a:extLst>
                    </a:blip>
                    <a:srcRect t="951" b="1733"/>
                    <a:stretch/>
                  </pic:blipFill>
                  <pic:spPr bwMode="auto">
                    <a:xfrm>
                      <a:off x="0" y="0"/>
                      <a:ext cx="5731510" cy="2924175"/>
                    </a:xfrm>
                    <a:prstGeom prst="rect">
                      <a:avLst/>
                    </a:prstGeom>
                    <a:ln>
                      <a:noFill/>
                    </a:ln>
                    <a:extLst>
                      <a:ext uri="{53640926-AAD7-44D8-BBD7-CCE9431645EC}">
                        <a14:shadowObscured xmlns:a14="http://schemas.microsoft.com/office/drawing/2010/main"/>
                      </a:ext>
                    </a:extLst>
                  </pic:spPr>
                </pic:pic>
              </a:graphicData>
            </a:graphic>
          </wp:inline>
        </w:drawing>
      </w:r>
    </w:p>
    <w:p w:rsidR="007F39FF" w:rsidRDefault="007F39FF" w:rsidP="007F39FF">
      <w:pPr>
        <w:spacing w:after="120"/>
      </w:pPr>
    </w:p>
    <w:p w:rsidR="007F39FF" w:rsidRDefault="007F39FF" w:rsidP="007F39FF">
      <w:pPr>
        <w:spacing w:after="120"/>
      </w:pPr>
      <w:r>
        <w:t>There are differences between individual humans.</w:t>
      </w:r>
    </w:p>
    <w:p w:rsidR="007F39FF" w:rsidRDefault="007F39FF" w:rsidP="007F39FF">
      <w:pPr>
        <w:spacing w:after="120"/>
      </w:pPr>
      <w:r>
        <w:t>Differences between members of a species are called variation.</w:t>
      </w:r>
    </w:p>
    <w:p w:rsidR="007F39FF" w:rsidRDefault="007F39FF" w:rsidP="007F39FF">
      <w:pPr>
        <w:spacing w:after="120"/>
      </w:pPr>
    </w:p>
    <w:p w:rsidR="007F39FF" w:rsidRPr="007F39FF" w:rsidRDefault="007F39FF" w:rsidP="006F3279">
      <w:pPr>
        <w:spacing w:after="240"/>
        <w:rPr>
          <w:b/>
          <w:szCs w:val="18"/>
        </w:rPr>
      </w:pPr>
      <w:r w:rsidRPr="007F39FF">
        <w:rPr>
          <w:b/>
          <w:szCs w:val="18"/>
        </w:rPr>
        <w:t>To talk about in your group</w:t>
      </w:r>
    </w:p>
    <w:p w:rsidR="007F39FF" w:rsidRDefault="007F39FF" w:rsidP="007F39FF">
      <w:pPr>
        <w:pStyle w:val="ListParagraph"/>
        <w:numPr>
          <w:ilvl w:val="0"/>
          <w:numId w:val="5"/>
        </w:numPr>
        <w:spacing w:after="180"/>
        <w:ind w:left="714" w:hanging="357"/>
        <w:contextualSpacing w:val="0"/>
        <w:rPr>
          <w:szCs w:val="18"/>
        </w:rPr>
      </w:pPr>
      <w:r>
        <w:rPr>
          <w:szCs w:val="18"/>
        </w:rPr>
        <w:t>What are some examples of variation between humans?</w:t>
      </w:r>
    </w:p>
    <w:p w:rsidR="007F39FF" w:rsidRPr="007F39FF" w:rsidRDefault="007F39FF" w:rsidP="007F39FF">
      <w:pPr>
        <w:pStyle w:val="ListParagraph"/>
        <w:numPr>
          <w:ilvl w:val="0"/>
          <w:numId w:val="5"/>
        </w:numPr>
        <w:spacing w:after="180"/>
        <w:ind w:left="714" w:hanging="357"/>
        <w:contextualSpacing w:val="0"/>
        <w:rPr>
          <w:szCs w:val="18"/>
        </w:rPr>
      </w:pPr>
      <w:r>
        <w:rPr>
          <w:szCs w:val="18"/>
        </w:rPr>
        <w:t>What are the causes of this variation?</w:t>
      </w:r>
    </w:p>
    <w:p w:rsidR="007F39FF" w:rsidRDefault="007F39FF" w:rsidP="006F3279">
      <w:pPr>
        <w:spacing w:after="240"/>
        <w:rPr>
          <w:szCs w:val="18"/>
        </w:rPr>
      </w:pPr>
    </w:p>
    <w:p w:rsidR="007F39FF" w:rsidRDefault="007F39FF">
      <w:pPr>
        <w:spacing w:after="200" w:line="276" w:lineRule="auto"/>
        <w:rPr>
          <w:szCs w:val="18"/>
        </w:rPr>
      </w:pPr>
      <w:r>
        <w:rPr>
          <w:szCs w:val="18"/>
        </w:rPr>
        <w:br w:type="page"/>
      </w:r>
    </w:p>
    <w:p w:rsidR="007F39FF" w:rsidRPr="001A40E2" w:rsidRDefault="007F39FF" w:rsidP="007F39FF">
      <w:pPr>
        <w:spacing w:after="180"/>
        <w:rPr>
          <w:b/>
          <w:sz w:val="44"/>
          <w:szCs w:val="44"/>
        </w:rPr>
      </w:pPr>
      <w:r w:rsidRPr="00654731">
        <w:rPr>
          <w:b/>
          <w:sz w:val="44"/>
          <w:szCs w:val="44"/>
        </w:rPr>
        <w:lastRenderedPageBreak/>
        <w:t>Observing and explaining variation</w:t>
      </w:r>
    </w:p>
    <w:p w:rsidR="007F39FF" w:rsidRDefault="007F39FF" w:rsidP="007F39FF">
      <w:pPr>
        <w:spacing w:after="180"/>
      </w:pPr>
    </w:p>
    <w:p w:rsidR="007F39FF" w:rsidRPr="00B61521" w:rsidRDefault="007F39FF" w:rsidP="007F39FF">
      <w:pPr>
        <w:spacing w:after="120"/>
        <w:rPr>
          <w:b/>
          <w:sz w:val="28"/>
        </w:rPr>
      </w:pPr>
      <w:r>
        <w:rPr>
          <w:b/>
          <w:sz w:val="28"/>
        </w:rPr>
        <w:t>Cats</w:t>
      </w:r>
    </w:p>
    <w:p w:rsidR="007F39FF" w:rsidRPr="00B61521" w:rsidRDefault="007F39FF" w:rsidP="007F39FF">
      <w:pPr>
        <w:spacing w:after="120"/>
      </w:pPr>
    </w:p>
    <w:p w:rsidR="007F39FF" w:rsidRDefault="007F39FF" w:rsidP="007F39FF">
      <w:pPr>
        <w:spacing w:after="120"/>
      </w:pPr>
      <w:r>
        <w:t>Pet cats are all one species (</w:t>
      </w:r>
      <w:proofErr w:type="spellStart"/>
      <w:r w:rsidRPr="007F39FF">
        <w:rPr>
          <w:i/>
        </w:rPr>
        <w:t>Felis</w:t>
      </w:r>
      <w:proofErr w:type="spellEnd"/>
      <w:r w:rsidRPr="007F39FF">
        <w:rPr>
          <w:i/>
        </w:rPr>
        <w:t xml:space="preserve"> </w:t>
      </w:r>
      <w:proofErr w:type="spellStart"/>
      <w:r w:rsidRPr="007F39FF">
        <w:rPr>
          <w:i/>
        </w:rPr>
        <w:t>catus</w:t>
      </w:r>
      <w:proofErr w:type="spellEnd"/>
      <w:r>
        <w:t>).</w:t>
      </w:r>
    </w:p>
    <w:p w:rsidR="007F39FF" w:rsidRDefault="007F39FF" w:rsidP="007F39FF"/>
    <w:p w:rsidR="007F39FF" w:rsidRDefault="007F39FF" w:rsidP="007F39FF">
      <w:pPr>
        <w:spacing w:after="180"/>
        <w:jc w:val="center"/>
      </w:pPr>
      <w:r>
        <w:rPr>
          <w:noProof/>
          <w:lang w:eastAsia="en-GB"/>
        </w:rPr>
        <w:drawing>
          <wp:inline distT="0" distB="0" distL="0" distR="0">
            <wp:extent cx="5162550" cy="344035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ts-1469477_128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8096" cy="3444051"/>
                    </a:xfrm>
                    <a:prstGeom prst="rect">
                      <a:avLst/>
                    </a:prstGeom>
                  </pic:spPr>
                </pic:pic>
              </a:graphicData>
            </a:graphic>
          </wp:inline>
        </w:drawing>
      </w:r>
    </w:p>
    <w:p w:rsidR="007F39FF" w:rsidRDefault="007F39FF" w:rsidP="007F39FF">
      <w:pPr>
        <w:spacing w:after="120"/>
      </w:pPr>
    </w:p>
    <w:p w:rsidR="007F39FF" w:rsidRDefault="007F39FF" w:rsidP="007F39FF">
      <w:pPr>
        <w:spacing w:after="120"/>
      </w:pPr>
      <w:r>
        <w:t>There are differences between the individual cats in the photograph.</w:t>
      </w:r>
    </w:p>
    <w:p w:rsidR="007F39FF" w:rsidRDefault="007F39FF" w:rsidP="007F39FF">
      <w:pPr>
        <w:spacing w:after="120"/>
      </w:pPr>
      <w:r>
        <w:t>Differences between members of a species are called variation.</w:t>
      </w:r>
    </w:p>
    <w:p w:rsidR="007F39FF" w:rsidRDefault="007F39FF" w:rsidP="007F39FF">
      <w:pPr>
        <w:spacing w:after="120"/>
      </w:pPr>
    </w:p>
    <w:p w:rsidR="007F39FF" w:rsidRPr="007F39FF" w:rsidRDefault="007F39FF" w:rsidP="007F39FF">
      <w:pPr>
        <w:spacing w:after="240"/>
        <w:rPr>
          <w:b/>
          <w:szCs w:val="18"/>
        </w:rPr>
      </w:pPr>
      <w:r w:rsidRPr="007F39FF">
        <w:rPr>
          <w:b/>
          <w:szCs w:val="18"/>
        </w:rPr>
        <w:t>To talk about in your group</w:t>
      </w:r>
    </w:p>
    <w:p w:rsidR="007F39FF" w:rsidRDefault="007F39FF" w:rsidP="007F39FF">
      <w:pPr>
        <w:pStyle w:val="ListParagraph"/>
        <w:numPr>
          <w:ilvl w:val="0"/>
          <w:numId w:val="6"/>
        </w:numPr>
        <w:spacing w:after="180"/>
        <w:contextualSpacing w:val="0"/>
        <w:rPr>
          <w:szCs w:val="18"/>
        </w:rPr>
      </w:pPr>
      <w:r>
        <w:rPr>
          <w:szCs w:val="18"/>
        </w:rPr>
        <w:t>What are some examples of variation between the cats?</w:t>
      </w:r>
    </w:p>
    <w:p w:rsidR="007F39FF" w:rsidRPr="007F39FF" w:rsidRDefault="007F39FF" w:rsidP="007F39FF">
      <w:pPr>
        <w:pStyle w:val="ListParagraph"/>
        <w:numPr>
          <w:ilvl w:val="0"/>
          <w:numId w:val="6"/>
        </w:numPr>
        <w:spacing w:after="180"/>
        <w:ind w:left="714" w:hanging="357"/>
        <w:contextualSpacing w:val="0"/>
        <w:rPr>
          <w:szCs w:val="18"/>
        </w:rPr>
      </w:pPr>
      <w:r>
        <w:rPr>
          <w:szCs w:val="18"/>
        </w:rPr>
        <w:t>What are the causes of this variation?</w:t>
      </w:r>
    </w:p>
    <w:p w:rsidR="007F39FF" w:rsidRDefault="007F39FF" w:rsidP="007F39FF">
      <w:pPr>
        <w:spacing w:after="240"/>
        <w:rPr>
          <w:szCs w:val="18"/>
        </w:rPr>
      </w:pPr>
    </w:p>
    <w:p w:rsidR="007F39FF" w:rsidRDefault="007F39FF">
      <w:pPr>
        <w:spacing w:after="200" w:line="276" w:lineRule="auto"/>
        <w:rPr>
          <w:szCs w:val="18"/>
        </w:rPr>
      </w:pPr>
      <w:r>
        <w:rPr>
          <w:szCs w:val="18"/>
        </w:rPr>
        <w:br w:type="page"/>
      </w:r>
    </w:p>
    <w:p w:rsidR="007F39FF" w:rsidRPr="001A40E2" w:rsidRDefault="007F39FF" w:rsidP="007F39FF">
      <w:pPr>
        <w:spacing w:after="180"/>
        <w:rPr>
          <w:b/>
          <w:sz w:val="44"/>
          <w:szCs w:val="44"/>
        </w:rPr>
      </w:pPr>
      <w:r w:rsidRPr="00654731">
        <w:rPr>
          <w:b/>
          <w:sz w:val="44"/>
          <w:szCs w:val="44"/>
        </w:rPr>
        <w:lastRenderedPageBreak/>
        <w:t>Observing and explaining variation</w:t>
      </w:r>
    </w:p>
    <w:p w:rsidR="007F39FF" w:rsidRDefault="007F39FF" w:rsidP="007F39FF">
      <w:pPr>
        <w:spacing w:after="180"/>
      </w:pPr>
    </w:p>
    <w:p w:rsidR="007F39FF" w:rsidRPr="00B61521" w:rsidRDefault="007F39FF" w:rsidP="007F39FF">
      <w:pPr>
        <w:spacing w:after="120"/>
        <w:rPr>
          <w:b/>
          <w:sz w:val="28"/>
        </w:rPr>
      </w:pPr>
      <w:r>
        <w:rPr>
          <w:b/>
          <w:sz w:val="28"/>
        </w:rPr>
        <w:t>Sunflowers</w:t>
      </w:r>
    </w:p>
    <w:p w:rsidR="007F39FF" w:rsidRPr="00B61521" w:rsidRDefault="007F39FF" w:rsidP="007F39FF">
      <w:pPr>
        <w:spacing w:after="120"/>
      </w:pPr>
    </w:p>
    <w:p w:rsidR="007F39FF" w:rsidRDefault="007F39FF" w:rsidP="007F39FF">
      <w:pPr>
        <w:spacing w:after="120"/>
      </w:pPr>
      <w:r>
        <w:t>The sunflowers in the photograph are all one species (</w:t>
      </w:r>
      <w:r w:rsidRPr="00B61521">
        <w:rPr>
          <w:i/>
        </w:rPr>
        <w:t xml:space="preserve">Helianthus </w:t>
      </w:r>
      <w:proofErr w:type="spellStart"/>
      <w:r w:rsidRPr="00B61521">
        <w:rPr>
          <w:i/>
        </w:rPr>
        <w:t>annuus</w:t>
      </w:r>
      <w:proofErr w:type="spellEnd"/>
      <w:r>
        <w:t>).</w:t>
      </w:r>
    </w:p>
    <w:p w:rsidR="007F39FF" w:rsidRDefault="007F39FF" w:rsidP="007F39FF">
      <w:pPr>
        <w:spacing w:after="120"/>
      </w:pPr>
    </w:p>
    <w:p w:rsidR="007F39FF" w:rsidRDefault="007F39FF" w:rsidP="007F39FF">
      <w:pPr>
        <w:spacing w:after="180"/>
        <w:jc w:val="center"/>
      </w:pPr>
      <w:r>
        <w:rPr>
          <w:noProof/>
          <w:lang w:eastAsia="en-GB"/>
        </w:rPr>
        <w:drawing>
          <wp:inline distT="0" distB="0" distL="0" distR="0" wp14:anchorId="763DA857" wp14:editId="36700778">
            <wp:extent cx="5153025" cy="3428309"/>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nflowers-268015_1280.jpg"/>
                    <pic:cNvPicPr/>
                  </pic:nvPicPr>
                  <pic:blipFill rotWithShape="1">
                    <a:blip r:embed="rId10" cstate="print">
                      <a:extLst>
                        <a:ext uri="{28A0092B-C50C-407E-A947-70E740481C1C}">
                          <a14:useLocalDpi xmlns:a14="http://schemas.microsoft.com/office/drawing/2010/main" val="0"/>
                        </a:ext>
                      </a:extLst>
                    </a:blip>
                    <a:srcRect t="11300"/>
                    <a:stretch/>
                  </pic:blipFill>
                  <pic:spPr bwMode="auto">
                    <a:xfrm>
                      <a:off x="0" y="0"/>
                      <a:ext cx="5182761" cy="3448092"/>
                    </a:xfrm>
                    <a:prstGeom prst="rect">
                      <a:avLst/>
                    </a:prstGeom>
                    <a:ln>
                      <a:noFill/>
                    </a:ln>
                    <a:extLst>
                      <a:ext uri="{53640926-AAD7-44D8-BBD7-CCE9431645EC}">
                        <a14:shadowObscured xmlns:a14="http://schemas.microsoft.com/office/drawing/2010/main"/>
                      </a:ext>
                    </a:extLst>
                  </pic:spPr>
                </pic:pic>
              </a:graphicData>
            </a:graphic>
          </wp:inline>
        </w:drawing>
      </w:r>
    </w:p>
    <w:p w:rsidR="007F39FF" w:rsidRDefault="007F39FF" w:rsidP="007F39FF">
      <w:pPr>
        <w:spacing w:after="120"/>
      </w:pPr>
    </w:p>
    <w:p w:rsidR="007F39FF" w:rsidRDefault="007F39FF" w:rsidP="007F39FF">
      <w:pPr>
        <w:spacing w:after="120"/>
      </w:pPr>
      <w:r>
        <w:t>There are differences between the individual sunflowers.</w:t>
      </w:r>
    </w:p>
    <w:p w:rsidR="007F39FF" w:rsidRDefault="007F39FF" w:rsidP="007F39FF">
      <w:pPr>
        <w:spacing w:after="120"/>
      </w:pPr>
      <w:r>
        <w:t>Differences between members of a species are called variation.</w:t>
      </w:r>
    </w:p>
    <w:p w:rsidR="007F39FF" w:rsidRDefault="007F39FF" w:rsidP="007F39FF">
      <w:pPr>
        <w:spacing w:after="120"/>
      </w:pPr>
    </w:p>
    <w:p w:rsidR="007F39FF" w:rsidRPr="007F39FF" w:rsidRDefault="007F39FF" w:rsidP="007F39FF">
      <w:pPr>
        <w:spacing w:after="240"/>
        <w:rPr>
          <w:b/>
          <w:szCs w:val="18"/>
        </w:rPr>
      </w:pPr>
      <w:r w:rsidRPr="007F39FF">
        <w:rPr>
          <w:b/>
          <w:szCs w:val="18"/>
        </w:rPr>
        <w:t>To talk about in your group</w:t>
      </w:r>
    </w:p>
    <w:p w:rsidR="007F39FF" w:rsidRDefault="007F39FF" w:rsidP="007F39FF">
      <w:pPr>
        <w:pStyle w:val="ListParagraph"/>
        <w:numPr>
          <w:ilvl w:val="0"/>
          <w:numId w:val="7"/>
        </w:numPr>
        <w:spacing w:after="180"/>
        <w:contextualSpacing w:val="0"/>
        <w:rPr>
          <w:szCs w:val="18"/>
        </w:rPr>
      </w:pPr>
      <w:r>
        <w:rPr>
          <w:szCs w:val="18"/>
        </w:rPr>
        <w:t>What are some examples of variation between the sunflowers?</w:t>
      </w:r>
    </w:p>
    <w:p w:rsidR="007F39FF" w:rsidRPr="007F39FF" w:rsidRDefault="007F39FF" w:rsidP="007F39FF">
      <w:pPr>
        <w:pStyle w:val="ListParagraph"/>
        <w:numPr>
          <w:ilvl w:val="0"/>
          <w:numId w:val="7"/>
        </w:numPr>
        <w:spacing w:after="180"/>
        <w:ind w:left="714" w:hanging="357"/>
        <w:contextualSpacing w:val="0"/>
        <w:rPr>
          <w:szCs w:val="18"/>
        </w:rPr>
      </w:pPr>
      <w:r>
        <w:rPr>
          <w:szCs w:val="18"/>
        </w:rPr>
        <w:t>What are the causes of this variation?</w:t>
      </w:r>
    </w:p>
    <w:p w:rsidR="007F39FF" w:rsidRDefault="007F39FF" w:rsidP="007F39FF">
      <w:pPr>
        <w:spacing w:after="240"/>
        <w:rPr>
          <w:szCs w:val="18"/>
        </w:rPr>
      </w:pPr>
    </w:p>
    <w:p w:rsidR="007F39FF" w:rsidRPr="00201AC2" w:rsidRDefault="007F39FF"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1"/>
          <w:footerReference w:type="default" r:id="rId12"/>
          <w:pgSz w:w="11906" w:h="16838" w:code="9"/>
          <w:pgMar w:top="1440" w:right="1440" w:bottom="1440" w:left="1440" w:header="709" w:footer="567" w:gutter="0"/>
          <w:cols w:space="708"/>
          <w:docGrid w:linePitch="360"/>
        </w:sectPr>
      </w:pPr>
    </w:p>
    <w:p w:rsidR="00287876" w:rsidRPr="006F3279" w:rsidRDefault="00352490" w:rsidP="006F3279">
      <w:pPr>
        <w:spacing w:after="240"/>
        <w:rPr>
          <w:i/>
          <w:sz w:val="18"/>
          <w:szCs w:val="18"/>
        </w:rPr>
      </w:pPr>
      <w:r w:rsidRPr="001850F1">
        <w:rPr>
          <w:i/>
          <w:sz w:val="18"/>
          <w:szCs w:val="18"/>
        </w:rPr>
        <w:lastRenderedPageBreak/>
        <w:t>Biology</w:t>
      </w:r>
      <w:r>
        <w:rPr>
          <w:i/>
          <w:sz w:val="18"/>
          <w:szCs w:val="18"/>
        </w:rPr>
        <w:t xml:space="preserve"> </w:t>
      </w:r>
      <w:r w:rsidRPr="001850F1">
        <w:rPr>
          <w:i/>
          <w:sz w:val="18"/>
          <w:szCs w:val="18"/>
        </w:rPr>
        <w:t>&gt; Big idea BVE: Variation, adaptation and evolution &gt; Topic BVE</w:t>
      </w:r>
      <w:r>
        <w:rPr>
          <w:i/>
          <w:sz w:val="18"/>
          <w:szCs w:val="18"/>
        </w:rPr>
        <w:t>3</w:t>
      </w:r>
      <w:r w:rsidRPr="001850F1">
        <w:rPr>
          <w:i/>
          <w:sz w:val="18"/>
          <w:szCs w:val="18"/>
        </w:rPr>
        <w:t xml:space="preserve">: </w:t>
      </w:r>
      <w:r>
        <w:rPr>
          <w:i/>
          <w:sz w:val="18"/>
          <w:szCs w:val="18"/>
        </w:rPr>
        <w:t>Evolution</w:t>
      </w:r>
      <w:r w:rsidRPr="00CA4B46">
        <w:rPr>
          <w:i/>
          <w:sz w:val="18"/>
          <w:szCs w:val="18"/>
        </w:rPr>
        <w:t xml:space="preserve"> &gt; </w:t>
      </w:r>
      <w:r>
        <w:rPr>
          <w:i/>
          <w:sz w:val="18"/>
          <w:szCs w:val="18"/>
        </w:rPr>
        <w:t xml:space="preserve">Key concept </w:t>
      </w:r>
      <w:r w:rsidRPr="00CF60FF">
        <w:rPr>
          <w:i/>
          <w:sz w:val="18"/>
          <w:szCs w:val="18"/>
        </w:rPr>
        <w:t>BVE</w:t>
      </w:r>
      <w:r>
        <w:rPr>
          <w:i/>
          <w:sz w:val="18"/>
          <w:szCs w:val="18"/>
        </w:rPr>
        <w:t>3</w:t>
      </w:r>
      <w:r w:rsidRPr="00CF60FF">
        <w:rPr>
          <w:i/>
          <w:sz w:val="18"/>
          <w:szCs w:val="18"/>
        </w:rPr>
        <w:t>.</w:t>
      </w:r>
      <w:r>
        <w:rPr>
          <w:i/>
          <w:sz w:val="18"/>
          <w:szCs w:val="18"/>
        </w:rPr>
        <w:t>1</w:t>
      </w:r>
      <w:r w:rsidRPr="00CF60FF">
        <w:rPr>
          <w:i/>
          <w:sz w:val="18"/>
          <w:szCs w:val="18"/>
        </w:rPr>
        <w:t xml:space="preserve">: </w:t>
      </w:r>
      <w:r w:rsidRPr="008C4B1D">
        <w:rPr>
          <w:i/>
          <w:sz w:val="18"/>
          <w:szCs w:val="18"/>
        </w:rPr>
        <w:t>Explaining evolution</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806B12" w:rsidP="00800549">
            <w:pPr>
              <w:ind w:left="1304"/>
              <w:rPr>
                <w:b/>
                <w:sz w:val="40"/>
                <w:szCs w:val="40"/>
              </w:rPr>
            </w:pPr>
            <w:r>
              <w:rPr>
                <w:b/>
                <w:sz w:val="40"/>
                <w:szCs w:val="40"/>
              </w:rPr>
              <w:t xml:space="preserve">Response </w:t>
            </w:r>
            <w:r w:rsidR="00800549">
              <w:rPr>
                <w:b/>
                <w:sz w:val="40"/>
                <w:szCs w:val="40"/>
              </w:rPr>
              <w:t>activity</w:t>
            </w:r>
          </w:p>
        </w:tc>
      </w:tr>
      <w:tr w:rsidR="006F3279" w:rsidTr="006355D8">
        <w:tc>
          <w:tcPr>
            <w:tcW w:w="12021" w:type="dxa"/>
            <w:shd w:val="clear" w:color="auto" w:fill="D6E3BC" w:themeFill="accent3" w:themeFillTint="66"/>
          </w:tcPr>
          <w:p w:rsidR="006F3279" w:rsidRPr="00CA4B46" w:rsidRDefault="00654731" w:rsidP="006F3279">
            <w:pPr>
              <w:spacing w:after="60"/>
              <w:ind w:left="1304"/>
              <w:rPr>
                <w:b/>
                <w:sz w:val="40"/>
                <w:szCs w:val="40"/>
              </w:rPr>
            </w:pPr>
            <w:r w:rsidRPr="00654731">
              <w:rPr>
                <w:b/>
                <w:sz w:val="40"/>
                <w:szCs w:val="40"/>
              </w:rPr>
              <w:t>Observing and explaining variation</w:t>
            </w:r>
          </w:p>
        </w:tc>
      </w:tr>
    </w:tbl>
    <w:p w:rsidR="006F3279" w:rsidRDefault="006F3279" w:rsidP="00360082">
      <w:pPr>
        <w:rPr>
          <w:b/>
        </w:rPr>
      </w:pPr>
    </w:p>
    <w:p w:rsidR="004032EA" w:rsidRPr="00A82D25" w:rsidRDefault="004032EA" w:rsidP="004032EA">
      <w:pPr>
        <w:spacing w:after="180"/>
        <w:rPr>
          <w:b/>
          <w:color w:val="538135"/>
          <w:sz w:val="24"/>
        </w:rPr>
      </w:pPr>
      <w:r w:rsidRPr="00A82D25">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52490" w:rsidTr="003F16F9">
        <w:trPr>
          <w:trHeight w:val="340"/>
        </w:trPr>
        <w:tc>
          <w:tcPr>
            <w:tcW w:w="2196" w:type="dxa"/>
          </w:tcPr>
          <w:p w:rsidR="00352490" w:rsidRDefault="00352490" w:rsidP="00A36BF2">
            <w:pPr>
              <w:spacing w:before="60" w:after="60"/>
            </w:pPr>
            <w:r>
              <w:t>Learning focus:</w:t>
            </w:r>
          </w:p>
        </w:tc>
        <w:tc>
          <w:tcPr>
            <w:tcW w:w="6820" w:type="dxa"/>
          </w:tcPr>
          <w:p w:rsidR="00352490" w:rsidRDefault="00352490" w:rsidP="00AC0BAE">
            <w:pPr>
              <w:spacing w:before="60" w:after="60"/>
            </w:pPr>
            <w:r w:rsidRPr="008C4B1D">
              <w:t>The characteristics of a species can change over generations as advantageous adaptations become more common; this is evolution, and can be explained by a process of natural selection.</w:t>
            </w:r>
          </w:p>
        </w:tc>
      </w:tr>
      <w:tr w:rsidR="00352490" w:rsidTr="003F16F9">
        <w:trPr>
          <w:trHeight w:val="340"/>
        </w:trPr>
        <w:tc>
          <w:tcPr>
            <w:tcW w:w="2196" w:type="dxa"/>
          </w:tcPr>
          <w:p w:rsidR="00352490" w:rsidRDefault="00352490" w:rsidP="00A36BF2">
            <w:pPr>
              <w:spacing w:before="60" w:after="60"/>
            </w:pPr>
            <w:r>
              <w:t>Observable learning outcome:</w:t>
            </w:r>
          </w:p>
        </w:tc>
        <w:tc>
          <w:tcPr>
            <w:tcW w:w="6820" w:type="dxa"/>
          </w:tcPr>
          <w:p w:rsidR="00352490" w:rsidRPr="00A50C9C" w:rsidRDefault="00352490" w:rsidP="00AC0BAE">
            <w:pPr>
              <w:spacing w:before="60" w:after="60"/>
              <w:rPr>
                <w:b/>
              </w:rPr>
            </w:pPr>
            <w:r w:rsidRPr="00D25EB6">
              <w:t>Recognise that there is variation between individuals within a species, and that only genetic variation can be inherited.</w:t>
            </w:r>
          </w:p>
        </w:tc>
      </w:tr>
      <w:tr w:rsidR="000505CA" w:rsidTr="003F16F9">
        <w:trPr>
          <w:trHeight w:val="340"/>
        </w:trPr>
        <w:tc>
          <w:tcPr>
            <w:tcW w:w="2196" w:type="dxa"/>
          </w:tcPr>
          <w:p w:rsidR="000505CA" w:rsidRDefault="00C70BA8" w:rsidP="000505CA">
            <w:pPr>
              <w:spacing w:before="60" w:after="60"/>
            </w:pPr>
            <w:r>
              <w:t>Activity</w:t>
            </w:r>
            <w:r w:rsidR="000505CA">
              <w:t xml:space="preserve"> type:</w:t>
            </w:r>
          </w:p>
        </w:tc>
        <w:tc>
          <w:tcPr>
            <w:tcW w:w="6820" w:type="dxa"/>
          </w:tcPr>
          <w:p w:rsidR="000505CA" w:rsidRDefault="00A36BF2" w:rsidP="00A36BF2">
            <w:pPr>
              <w:spacing w:before="60" w:after="60"/>
            </w:pPr>
            <w:r w:rsidRPr="00A36BF2">
              <w:t>Challenge to thinking</w:t>
            </w:r>
            <w:r>
              <w:t xml:space="preserve">, </w:t>
            </w:r>
            <w:r w:rsidRPr="00A36BF2">
              <w:t>discussion</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A36BF2" w:rsidP="000505CA">
            <w:pPr>
              <w:spacing w:before="60" w:after="60"/>
            </w:pPr>
            <w:r>
              <w:t>variation, species, genome, heredity</w:t>
            </w:r>
          </w:p>
        </w:tc>
      </w:tr>
    </w:tbl>
    <w:p w:rsidR="00E172C6" w:rsidRDefault="00E172C6" w:rsidP="00360082"/>
    <w:p w:rsidR="004032EA" w:rsidRPr="00E03D0A" w:rsidRDefault="00725106" w:rsidP="004032EA">
      <w:pPr>
        <w:spacing w:after="180"/>
      </w:pPr>
      <w:r w:rsidRPr="00E03D0A">
        <w:t>This activity can help develop students’ understanding</w:t>
      </w:r>
      <w:r w:rsidR="00E03D0A" w:rsidRPr="00E03D0A">
        <w:t xml:space="preserve"> of the presence and causes of variation within a species, through group discussion to challenge misunderstandings </w:t>
      </w:r>
      <w:r w:rsidR="004032EA" w:rsidRPr="00E03D0A">
        <w:t xml:space="preserve">revealed by the following diagnostic </w:t>
      </w:r>
      <w:r w:rsidR="005908A7" w:rsidRPr="00E03D0A">
        <w:t>question</w:t>
      </w:r>
      <w:r w:rsidR="004032EA" w:rsidRPr="00E03D0A">
        <w:t>:</w:t>
      </w:r>
    </w:p>
    <w:p w:rsidR="004032EA" w:rsidRPr="00E03D0A" w:rsidRDefault="004032EA" w:rsidP="004032EA">
      <w:pPr>
        <w:pStyle w:val="ListParagraph"/>
        <w:numPr>
          <w:ilvl w:val="0"/>
          <w:numId w:val="1"/>
        </w:numPr>
        <w:spacing w:after="180"/>
      </w:pPr>
      <w:r w:rsidRPr="00E03D0A">
        <w:t>Diagnostic</w:t>
      </w:r>
      <w:r w:rsidR="00E610E5" w:rsidRPr="00E03D0A">
        <w:t xml:space="preserve"> question</w:t>
      </w:r>
      <w:r w:rsidR="00E03D0A" w:rsidRPr="00E03D0A">
        <w:t>: Variation</w:t>
      </w:r>
    </w:p>
    <w:p w:rsidR="00C05571" w:rsidRPr="00A82D25" w:rsidRDefault="00BB44B4" w:rsidP="00026DEC">
      <w:pPr>
        <w:spacing w:after="180"/>
        <w:rPr>
          <w:b/>
          <w:color w:val="538135"/>
          <w:sz w:val="24"/>
        </w:rPr>
      </w:pPr>
      <w:r w:rsidRPr="00A82D25">
        <w:rPr>
          <w:b/>
          <w:color w:val="538135"/>
          <w:sz w:val="24"/>
        </w:rPr>
        <w:t>What does the research say</w:t>
      </w:r>
      <w:r w:rsidR="00C05571" w:rsidRPr="00A82D25">
        <w:rPr>
          <w:b/>
          <w:color w:val="538135"/>
          <w:sz w:val="24"/>
        </w:rPr>
        <w:t>?</w:t>
      </w:r>
    </w:p>
    <w:p w:rsidR="006A3B7E" w:rsidRDefault="006A3B7E" w:rsidP="006A3B7E">
      <w:pPr>
        <w:spacing w:after="180"/>
      </w:pPr>
      <w:r>
        <w:t>Various re</w:t>
      </w:r>
      <w:r w:rsidRPr="00BC3484">
        <w:t>search</w:t>
      </w:r>
      <w:r>
        <w:t>ers</w:t>
      </w:r>
      <w:r w:rsidRPr="00BC3484">
        <w:t xml:space="preserve"> </w:t>
      </w:r>
      <w:r>
        <w:fldChar w:fldCharType="begin">
          <w:fldData xml:space="preserve">PEVuZE5vdGU+PENpdGU+PEF1dGhvcj5EZWFkbWFuPC9BdXRob3I+PFllYXI+MTk3ODwvWWVhcj48
SURUZXh0PldoYXQgZG8gc2Vjb25kYXJ5IHNjaG9vbCBib3lzIHVuZGVyc3RhbmQgYWJvdXQgZXZv
bHV0aW9uIGFuZCBoZXJlZGl0eSBiZWZvcmUgdGhleSBhcmUgdGF1Z2h0IHRoZSB0b3BpY3M/PC9J
RFRleHQ+PFByZWZpeD5lLmcuIDwvUHJlZml4PjxEaXNwbGF5VGV4dD4oZS5nLiBEZWFkbWFuIGFu
ZCBLZWxseSwgMTk3ODsgSGFja2xpbmcgYW5kIFRyZWFndXN0LCAxOTgyOyBHb3R0IGV0IGFsLiwg
MTk4NTsgR3JlZ29yeSwgMjAwOTsgQ2lzdGVybmEsIFdpbGxpYW1zIGFuZCBNZXJyaXR0LCAyMDEz
OyBBbGxlbiwgMjAxNCk8L0Rpc3BsYXlUZXh0PjxyZWNvcmQ+PGtleXdvcmRzPjxrZXl3b3JkPmc2
LEI8L2tleXdvcmQ+PC9rZXl3b3Jkcz48dGl0bGVzPjx0aXRsZT5XaGF0IGRvIHNlY29uZGFyeSBz
Y2hvb2wgYm95cyB1bmRlcnN0YW5kIGFib3V0IGV2b2x1dGlvbiBhbmQgaGVyZWRpdHkgYmVmb3Jl
IHRoZXkgYXJlIHRhdWdodCB0aGUgdG9waWNzPzwvdGl0bGU+PHNlY29uZGFyeS10aXRsZT5Kb3Vy
bmFsIG9mIEJpb2xvZ2ljYWwgRWR1Y2F0aW9uPC9zZWNvbmRhcnktdGl0bGU+PC90aXRsZXM+PHBh
Z2VzPjctMTU8L3BhZ2VzPjxudW1iZXI+MTwvbnVtYmVyPjxjb250cmlidXRvcnM+PGF1dGhvcnM+
PGF1dGhvcj5EZWFkbWFuLCBKLiBBLjwvYXV0aG9yPjxhdXRob3I+S2VsbHksIFAuIEouPC9hdXRo
b3I+PC9hdXRob3JzPjwvY29udHJpYnV0b3JzPjxhZGRlZC1kYXRlIGZvcm1hdD0idXRjIj4xNTI4
OTg0Mjc4PC9hZGRlZC1kYXRlPjxyZWYtdHlwZSBuYW1lPSJKb3VybmFsIEFydGljbGUiPjE3PC9y
ZWYtdHlwZT48ZGF0ZXM+PHllYXI+MTk3ODwveWVhcj48L2RhdGVzPjxyZWMtbnVtYmVyPjEzMDc8
L3JlYy1udW1iZXI+PGxhc3QtdXBkYXRlZC1kYXRlIGZvcm1hdD0idXRjIj4xNTQ1NDk0Nzc1PC9s
YXN0LXVwZGF0ZWQtZGF0ZT48dm9sdW1lPjEyPC92b2x1bWU+PC9yZWNvcmQ+PC9DaXRlPjxDaXRl
PjxBdXRob3I+SGFja2xpbmc8L0F1dGhvcj48WWVhcj4xOTgyPC9ZZWFyPjxJRFRleHQ+V2hhdCBs
b3dlciBzZWNvbmRhcnkgc3R1ZGVudHMgc2hvdWxkIHVuZGVyc3RhbmQgYWJvdXQgdGhlIG1lY2hh
bmlzbXMgb2YgaW5oZXJpdGFuY2UsIGFuZCB3aGF0IHRoZXkgZG8gdW5kZXJzdGFuZCBmb2xsb3dp
bmcgaW5zdHJ1Y3Rpb248L0lEVGV4dD48cmVjb3JkPjx0aXRsZXM+PHRpdGxlPldoYXQgbG93ZXIg
c2Vjb25kYXJ5IHN0dWRlbnRzIHNob3VsZCB1bmRlcnN0YW5kIGFib3V0IHRoZSBtZWNoYW5pc21z
IG9mIGluaGVyaXRhbmNlLCBhbmQgd2hhdCB0aGV5IGRvIHVuZGVyc3RhbmQgZm9sbG93aW5nIGlu
c3RydWN0aW9uPC90aXRsZT48c2Vjb25kYXJ5LXRpdGxlPlJlc2VhcmNoIGluIFNjaWVuY2UgRWR1
Y2F0aW9uPC9zZWNvbmRhcnktdGl0bGU+PC90aXRsZXM+PHBhZ2VzPjc4LTg4PC9wYWdlcz48Y29u
dHJpYnV0b3JzPjxhdXRob3JzPjxhdXRob3I+SGFja2xpbmcsIE0uVy48L2F1dGhvcj48YXV0aG9y
PlRyZWFndXN0LCBELkYuPC9hdXRob3I+PC9hdXRob3JzPjwvY29udHJpYnV0b3JzPjxhZGRlZC1k
YXRlIGZvcm1hdD0idXRjIj4xNTQ1NDk3NzM3PC9hZGRlZC1kYXRlPjxyZWYtdHlwZSBuYW1lPSJK
b3VybmFsIEFydGljbGUiPjE3PC9yZWYtdHlwZT48ZGF0ZXM+PHllYXI+MTk4MjwveWVhcj48L2Rh
dGVzPjxyZWMtbnVtYmVyPjg1Mjk8L3JlYy1udW1iZXI+PGxhc3QtdXBkYXRlZC1kYXRlIGZvcm1h
dD0idXRjIj4xNTQ1NDk3ODEyPC9sYXN0LXVwZGF0ZWQtZGF0ZT48dm9sdW1lPjEyPC92b2x1bWU+
PC9yZWNvcmQ+PC9DaXRlPjxDaXRlPjxBdXRob3I+R290dDwvQXV0aG9yPjxZZWFyPjE5ODU8L1ll
YXI+PElEVGV4dD5TY2llbmNlIGluIFNjaG9vbHM6IEFnZXMgMTMgYW5kIDE1LiBSZXBvcnQgTm8u
IDM8L0lEVGV4dD48cmVjb3JkPjx0aXRsZXM+PHRpdGxlPlNjaWVuY2UgaW4gU2Nob29sczogQWdl
cyAxMyBhbmQgMTUuIFJlcG9ydCBOby4gMzwvdGl0bGU+PHNlY29uZGFyeS10aXRsZT5Bc3Nlc3Nt
ZW50IG9mIFBlcmZvcm1hbmNlIFVuaXQ8L3NlY29uZGFyeS10aXRsZT48L3RpdGxlcz48Y29udHJp
YnV0b3JzPjxhdXRob3JzPjxhdXRob3I+R290dCwgUi48L2F1dGhvcj48YXV0aG9yPkRhdmV5LCBB
LjwvYXV0aG9yPjxhdXRob3I+R2FtYmxlLCBSLjwvYXV0aG9yPjxhdXRob3I+SGVhZCwgSi48L2F1
dGhvcj48YXV0aG9yPktoYWxpZ2gsIE4uPC9hdXRob3I+PGF1dGhvcj5NdXJwaHksIFAuPC9hdXRo
b3I+PGF1dGhvcj5PcmdlZSwgVC48L2F1dGhvcj48YXV0aG9yPlNjaG9maWVsZCwgQi48L2F1dGhv
cj48YXV0aG9yPldlbGZvcmQsIEcuPC9hdXRob3I+PC9hdXRob3JzPjwvY29udHJpYnV0b3JzPjxh
ZGRlZC1kYXRlIGZvcm1hdD0idXRjIj4xNTQ1NDk3MzM5PC9hZGRlZC1kYXRlPjxwdWItbG9jYXRp
b24+RGVwYXJ0bWVudCBvZiBFZHVjYXRpb24gYW5kIFNjaWVuY2UsIEhNU08sIExvbmRvbiwgVUs8
L3B1Yi1sb2NhdGlvbj48cmVmLXR5cGUgbmFtZT0iUmVwb3J0Ij4yNzwvcmVmLXR5cGU+PGRhdGVz
Pjx5ZWFyPjE5ODU8L3llYXI+PC9kYXRlcz48cmVjLW51bWJlcj44NTI4PC9yZWMtbnVtYmVyPjxs
YXN0LXVwZGF0ZWQtZGF0ZSBmb3JtYXQ9InV0YyI+MTU0NTQ5NzUyNjwvbGFzdC11cGRhdGVkLWRh
dGU+PC9yZWNvcmQ+PC9DaXRlPjxDaXRlPjxBdXRob3I+R3JlZ29yeTwvQXV0aG9yPjxZZWFyPjIw
MDk8L1llYXI+PElEVGV4dD5VbmRlcnN0YW5kaW5nIG5hdHVyYWwgc2VsZWN0aW9uOiBlc3NlbnRp
YWwgY29uY2VwdHMgYW5kIGNvbW1vbiBtaXNjb25jZXB0aW9uczwvSURUZXh0PjxyZWNvcmQ+PHRp
dGxlcz48dGl0bGU+VW5kZXJzdGFuZGluZyBuYXR1cmFsIHNlbGVjdGlvbjogZXNzZW50aWFsIGNv
bmNlcHRzIGFuZCBjb21tb24gbWlzY29uY2VwdGlvbnM8L3RpdGxlPjxzZWNvbmRhcnktdGl0bGU+
RXZvbHV0aW9uOiBFZHVjYXRpb24gYW5kIE91dHJlYWNoPC9zZWNvbmRhcnktdGl0bGU+PC90aXRs
ZXM+PHBhZ2VzPjE1Ni0xNzU8L3BhZ2VzPjxjb250cmlidXRvcnM+PGF1dGhvcnM+PGF1dGhvcj5H
cmVnb3J5LCBULiBSeWFuPC9hdXRob3I+PC9hdXRob3JzPjwvY29udHJpYnV0b3JzPjxhZGRlZC1k
YXRlIGZvcm1hdD0idXRjIj4xNTQ1NDk1NTM2PC9hZGRlZC1kYXRlPjxyZWYtdHlwZSBuYW1lPSJK
b3VybmFsIEFydGljbGUiPjE3PC9yZWYtdHlwZT48ZGF0ZXM+PHllYXI+MjAwOTwveWVhcj48L2Rh
dGVzPjxyZWMtbnVtYmVyPjg1Mjc8L3JlYy1udW1iZXI+PGxhc3QtdXBkYXRlZC1kYXRlIGZvcm1h
dD0idXRjIj4xNTQ1NDk1NjIyPC9sYXN0LXVwZGF0ZWQtZGF0ZT48dm9sdW1lPjI8L3ZvbHVtZT48
L3JlY29yZD48L0NpdGU+PENpdGU+PEF1dGhvcj5DaXN0ZXJuYTwvQXV0aG9yPjxZZWFyPjIwMTM8
L1llYXI+PElEVGV4dD5TdHVkZW50cyZhcG9zOyB1bmRlcnN0YW5kaW5nIG9mIGNlbGxzICZhbXA7
IGhlcmVkaXR5OiBwYXR0ZXJucyBvZiB1bmRlcnN0YW5kaW5nIGluIHRoZSBjb250ZXh0IG9mIGEg
Y3VycmljdWx1bSBpbXBsZW1lbnRhdGlvbiBpbiBmaWZ0aCAmYW1wOyBzZXZlbnRoIGdyYWRlczwv
SURUZXh0PjxyZWNvcmQ+PGRhdGVzPjxwdWItZGF0ZXM+PGRhdGU+MDMvMDEvPC9kYXRlPjwvcHVi
LWRhdGVzPjx5ZWFyPjIwMTM8L3llYXI+PC9kYXRlcz48a2V5d29yZHM+PGtleXdvcmQ+U2NpZW50
aWZpYyBDb25jZXB0czwva2V5d29yZD48a2V5d29yZD5IZXJlZGl0eTwva2V5d29yZD48a2V5d29y
ZD5UZWFjaGluZyBNZXRob2RzPC9rZXl3b3JkPjxrZXl3b3JkPkVkdWNhdGlvbmFsIFRlY2hub2xv
Z3k8L2tleXdvcmQ+PGtleXdvcmQ+TWlkZGxlIFNjaG9vbCBTdHVkZW50czwva2V5d29yZD48a2V5
d29yZD5DeXRvbG9neTwva2V5d29yZD48a2V5d29yZD5HZW5ldGljczwva2V5d29yZD48a2V5d29y
ZD5FbGVtZW50YXJ5IFNjaG9vbCBTdHVkZW50czwva2V5d29yZD48a2V5d29yZD5FbGVtZW50YXJ5
IFNjaG9vbCBTY2llbmNlPC9rZXl3b3JkPjxrZXl3b3JkPlNlY29uZGFyeSBTY2hvb2wgU2NpZW5j
ZTwva2V5d29yZD48a2V5d29yZD5HcmFkZSA1PC9rZXl3b3JkPjxrZXl3b3JkPkdyYWRlIDc8L2tl
eXdvcmQ+PGtleXdvcmQ+Q29uY2VwdCBGb3JtYXRpb248L2tleXdvcmQ+PC9rZXl3b3Jkcz48dXJs
cz48cmVsYXRlZC11cmxzPjx1cmw+aHR0cDovL3NlYXJjaC5lYnNjb2hvc3QuY29tL2xvZ2luLmFz
cHg/ZGlyZWN0PXRydWUmYW1wO2RiPWVyaWMmYW1wO0FOPUVKMTAwMzY3MyZhbXA7c2l0ZT1laG9z
dC1saXZlPC91cmw+PHVybD5odHRwOi8vZHguZG9pLm9yZy8xMC4xNTI1L2FidC4yMDEzLjc1LjMu
NjwvdXJsPjwvcmVsYXRlZC11cmxzPjwvdXJscz48aXNibj4wMDAyLTc2ODU8L2lzYm4+PHRpdGxl
cz48dGl0bGU+U3R1ZGVudHMmYXBvczsgdW5kZXJzdGFuZGluZyBvZiBjZWxscyAmYW1wOyBoZXJl
ZGl0eTogcGF0dGVybnMgb2YgdW5kZXJzdGFuZGluZyBpbiB0aGUgY29udGV4dCBvZiBhIGN1cnJp
Y3VsdW0gaW1wbGVtZW50YXRpb24gaW4gZmlmdGggJmFtcDsgc2V2ZW50aCBncmFkZXM8L3RpdGxl
PjxzZWNvbmRhcnktdGl0bGU+QW1lcmljYW4gQmlvbG9neSBUZWFjaGVyPC9zZWNvbmRhcnktdGl0
bGU+PC90aXRsZXM+PHBhZ2VzPjE3OC0xODQ8L3BhZ2VzPjxudW1iZXI+MzwvbnVtYmVyPjxjb250
cmlidXRvcnM+PGF1dGhvcnM+PGF1dGhvcj5DaXN0ZXJuYSwgRGFudGU8L2F1dGhvcj48YXV0aG9y
PldpbGxpYW1zLCBNaWNoZWxsZTwvYXV0aG9yPjxhdXRob3I+TWVycml0dCwgSm9pPC9hdXRob3I+
PC9hdXRob3JzPjwvY29udHJpYnV0b3JzPjxhZGRlZC1kYXRlIGZvcm1hdD0idXRjIj4xNTQ0NDY1
NjA4PC9hZGRlZC1kYXRlPjxyZWYtdHlwZSBuYW1lPSJKb3VybmFsIEFydGljbGUiPjE3PC9yZWYt
dHlwZT48cmVtb3RlLWRhdGFiYXNlLXByb3ZpZGVyPkVCU0NPaG9zdDwvcmVtb3RlLWRhdGFiYXNl
LXByb3ZpZGVyPjxyZWMtbnVtYmVyPjg1MDE8L3JlYy1udW1iZXI+PGxhc3QtdXBkYXRlZC1kYXRl
IGZvcm1hdD0idXRjIj4xNTQ0NjI1Mjc0PC9sYXN0LXVwZGF0ZWQtZGF0ZT48YWNjZXNzaW9uLW51
bT5FSjEwMDM2NzM8L2FjY2Vzc2lvbi1udW0+PHZvbHVtZT43NTwvdm9sdW1lPjxyZW1vdGUtZGF0
YWJhc2UtbmFtZT5lcmljPC9yZW1vdGUtZGF0YWJhc2UtbmFtZT48L3JlY29yZD48L0NpdGU+PENp
dGU+PEF1dGhvcj5BbGxlbjwvQXV0aG9yPjxZZWFyPjIwMTQ8L1llYXI+PElEVGV4dD5NaXNjb25j
ZXB0aW9ucyBpbiBQcmltYXJ5IFNjaWVuY2U8L0lEVGV4dD48cmVjb3JkPjxpc2JuPjk3ODAzMzUy
NjI2NjM8L2lzYm4+PHRpdGxlcz48dGl0bGU+TWlzY29uY2VwdGlvbnMgaW4gUHJpbWFyeSBTY2ll
bmNlPC90aXRsZT48L3RpdGxlcz48Y29udHJpYnV0b3JzPjxhdXRob3JzPjxhdXRob3I+QWxsZW4s
IE1pY2hhZWw8L2F1dGhvcj48L2F1dGhvcnM+PC9jb250cmlidXRvcnM+PGVkaXRpb24+U2Vjb25k
PC9lZGl0aW9uPjxhZGRlZC1kYXRlIGZvcm1hdD0idXRjIj4xNTI5OTU0Mjg0PC9hZGRlZC1kYXRl
PjxwdWItbG9jYXRpb24+QmVya3NoaXJlLCBVSzwvcHViLWxvY2F0aW9uPjxyZWYtdHlwZSBuYW1l
PSJCb29rIj42PC9yZWYtdHlwZT48ZGF0ZXM+PHllYXI+MjAxNDwveWVhcj48L2RhdGVzPjxyZWMt
bnVtYmVyPjg0Mjc8L3JlYy1udW1iZXI+PHB1Ymxpc2hlcj5PcGVuIFVuaXZlcnNpdHkgUHJlc3M8
L3B1Ymxpc2hlcj48bGFzdC11cGRhdGVkLWRhdGUgZm9ybWF0PSJ1dGMiPjE1MzAxMjMyNTI8L2xh
c3QtdXBkYXRlZC1kYXRlPjwvcmVjb3JkPjwvQ2l0ZT48L0VuZE5vdGU+AG==
</w:fldData>
        </w:fldChar>
      </w:r>
      <w:r>
        <w:instrText xml:space="preserve"> ADDIN EN.CITE </w:instrText>
      </w:r>
      <w:r>
        <w:fldChar w:fldCharType="begin">
          <w:fldData xml:space="preserve">PEVuZE5vdGU+PENpdGU+PEF1dGhvcj5EZWFkbWFuPC9BdXRob3I+PFllYXI+MTk3ODwvWWVhcj48
SURUZXh0PldoYXQgZG8gc2Vjb25kYXJ5IHNjaG9vbCBib3lzIHVuZGVyc3RhbmQgYWJvdXQgZXZv
bHV0aW9uIGFuZCBoZXJlZGl0eSBiZWZvcmUgdGhleSBhcmUgdGF1Z2h0IHRoZSB0b3BpY3M/PC9J
RFRleHQ+PFByZWZpeD5lLmcuIDwvUHJlZml4PjxEaXNwbGF5VGV4dD4oZS5nLiBEZWFkbWFuIGFu
ZCBLZWxseSwgMTk3ODsgSGFja2xpbmcgYW5kIFRyZWFndXN0LCAxOTgyOyBHb3R0IGV0IGFsLiwg
MTk4NTsgR3JlZ29yeSwgMjAwOTsgQ2lzdGVybmEsIFdpbGxpYW1zIGFuZCBNZXJyaXR0LCAyMDEz
OyBBbGxlbiwgMjAxNCk8L0Rpc3BsYXlUZXh0PjxyZWNvcmQ+PGtleXdvcmRzPjxrZXl3b3JkPmc2
LEI8L2tleXdvcmQ+PC9rZXl3b3Jkcz48dGl0bGVzPjx0aXRsZT5XaGF0IGRvIHNlY29uZGFyeSBz
Y2hvb2wgYm95cyB1bmRlcnN0YW5kIGFib3V0IGV2b2x1dGlvbiBhbmQgaGVyZWRpdHkgYmVmb3Jl
IHRoZXkgYXJlIHRhdWdodCB0aGUgdG9waWNzPzwvdGl0bGU+PHNlY29uZGFyeS10aXRsZT5Kb3Vy
bmFsIG9mIEJpb2xvZ2ljYWwgRWR1Y2F0aW9uPC9zZWNvbmRhcnktdGl0bGU+PC90aXRsZXM+PHBh
Z2VzPjctMTU8L3BhZ2VzPjxudW1iZXI+MTwvbnVtYmVyPjxjb250cmlidXRvcnM+PGF1dGhvcnM+
PGF1dGhvcj5EZWFkbWFuLCBKLiBBLjwvYXV0aG9yPjxhdXRob3I+S2VsbHksIFAuIEouPC9hdXRo
b3I+PC9hdXRob3JzPjwvY29udHJpYnV0b3JzPjxhZGRlZC1kYXRlIGZvcm1hdD0idXRjIj4xNTI4
OTg0Mjc4PC9hZGRlZC1kYXRlPjxyZWYtdHlwZSBuYW1lPSJKb3VybmFsIEFydGljbGUiPjE3PC9y
ZWYtdHlwZT48ZGF0ZXM+PHllYXI+MTk3ODwveWVhcj48L2RhdGVzPjxyZWMtbnVtYmVyPjEzMDc8
L3JlYy1udW1iZXI+PGxhc3QtdXBkYXRlZC1kYXRlIGZvcm1hdD0idXRjIj4xNTQ1NDk0Nzc1PC9s
YXN0LXVwZGF0ZWQtZGF0ZT48dm9sdW1lPjEyPC92b2x1bWU+PC9yZWNvcmQ+PC9DaXRlPjxDaXRl
PjxBdXRob3I+SGFja2xpbmc8L0F1dGhvcj48WWVhcj4xOTgyPC9ZZWFyPjxJRFRleHQ+V2hhdCBs
b3dlciBzZWNvbmRhcnkgc3R1ZGVudHMgc2hvdWxkIHVuZGVyc3RhbmQgYWJvdXQgdGhlIG1lY2hh
bmlzbXMgb2YgaW5oZXJpdGFuY2UsIGFuZCB3aGF0IHRoZXkgZG8gdW5kZXJzdGFuZCBmb2xsb3dp
bmcgaW5zdHJ1Y3Rpb248L0lEVGV4dD48cmVjb3JkPjx0aXRsZXM+PHRpdGxlPldoYXQgbG93ZXIg
c2Vjb25kYXJ5IHN0dWRlbnRzIHNob3VsZCB1bmRlcnN0YW5kIGFib3V0IHRoZSBtZWNoYW5pc21z
IG9mIGluaGVyaXRhbmNlLCBhbmQgd2hhdCB0aGV5IGRvIHVuZGVyc3RhbmQgZm9sbG93aW5nIGlu
c3RydWN0aW9uPC90aXRsZT48c2Vjb25kYXJ5LXRpdGxlPlJlc2VhcmNoIGluIFNjaWVuY2UgRWR1
Y2F0aW9uPC9zZWNvbmRhcnktdGl0bGU+PC90aXRsZXM+PHBhZ2VzPjc4LTg4PC9wYWdlcz48Y29u
dHJpYnV0b3JzPjxhdXRob3JzPjxhdXRob3I+SGFja2xpbmcsIE0uVy48L2F1dGhvcj48YXV0aG9y
PlRyZWFndXN0LCBELkYuPC9hdXRob3I+PC9hdXRob3JzPjwvY29udHJpYnV0b3JzPjxhZGRlZC1k
YXRlIGZvcm1hdD0idXRjIj4xNTQ1NDk3NzM3PC9hZGRlZC1kYXRlPjxyZWYtdHlwZSBuYW1lPSJK
b3VybmFsIEFydGljbGUiPjE3PC9yZWYtdHlwZT48ZGF0ZXM+PHllYXI+MTk4MjwveWVhcj48L2Rh
dGVzPjxyZWMtbnVtYmVyPjg1Mjk8L3JlYy1udW1iZXI+PGxhc3QtdXBkYXRlZC1kYXRlIGZvcm1h
dD0idXRjIj4xNTQ1NDk3ODEyPC9sYXN0LXVwZGF0ZWQtZGF0ZT48dm9sdW1lPjEyPC92b2x1bWU+
PC9yZWNvcmQ+PC9DaXRlPjxDaXRlPjxBdXRob3I+R290dDwvQXV0aG9yPjxZZWFyPjE5ODU8L1ll
YXI+PElEVGV4dD5TY2llbmNlIGluIFNjaG9vbHM6IEFnZXMgMTMgYW5kIDE1LiBSZXBvcnQgTm8u
IDM8L0lEVGV4dD48cmVjb3JkPjx0aXRsZXM+PHRpdGxlPlNjaWVuY2UgaW4gU2Nob29sczogQWdl
cyAxMyBhbmQgMTUuIFJlcG9ydCBOby4gMzwvdGl0bGU+PHNlY29uZGFyeS10aXRsZT5Bc3Nlc3Nt
ZW50IG9mIFBlcmZvcm1hbmNlIFVuaXQ8L3NlY29uZGFyeS10aXRsZT48L3RpdGxlcz48Y29udHJp
YnV0b3JzPjxhdXRob3JzPjxhdXRob3I+R290dCwgUi48L2F1dGhvcj48YXV0aG9yPkRhdmV5LCBB
LjwvYXV0aG9yPjxhdXRob3I+R2FtYmxlLCBSLjwvYXV0aG9yPjxhdXRob3I+SGVhZCwgSi48L2F1
dGhvcj48YXV0aG9yPktoYWxpZ2gsIE4uPC9hdXRob3I+PGF1dGhvcj5NdXJwaHksIFAuPC9hdXRo
b3I+PGF1dGhvcj5PcmdlZSwgVC48L2F1dGhvcj48YXV0aG9yPlNjaG9maWVsZCwgQi48L2F1dGhv
cj48YXV0aG9yPldlbGZvcmQsIEcuPC9hdXRob3I+PC9hdXRob3JzPjwvY29udHJpYnV0b3JzPjxh
ZGRlZC1kYXRlIGZvcm1hdD0idXRjIj4xNTQ1NDk3MzM5PC9hZGRlZC1kYXRlPjxwdWItbG9jYXRp
b24+RGVwYXJ0bWVudCBvZiBFZHVjYXRpb24gYW5kIFNjaWVuY2UsIEhNU08sIExvbmRvbiwgVUs8
L3B1Yi1sb2NhdGlvbj48cmVmLXR5cGUgbmFtZT0iUmVwb3J0Ij4yNzwvcmVmLXR5cGU+PGRhdGVz
Pjx5ZWFyPjE5ODU8L3llYXI+PC9kYXRlcz48cmVjLW51bWJlcj44NTI4PC9yZWMtbnVtYmVyPjxs
YXN0LXVwZGF0ZWQtZGF0ZSBmb3JtYXQ9InV0YyI+MTU0NTQ5NzUyNjwvbGFzdC11cGRhdGVkLWRh
dGU+PC9yZWNvcmQ+PC9DaXRlPjxDaXRlPjxBdXRob3I+R3JlZ29yeTwvQXV0aG9yPjxZZWFyPjIw
MDk8L1llYXI+PElEVGV4dD5VbmRlcnN0YW5kaW5nIG5hdHVyYWwgc2VsZWN0aW9uOiBlc3NlbnRp
YWwgY29uY2VwdHMgYW5kIGNvbW1vbiBtaXNjb25jZXB0aW9uczwvSURUZXh0PjxyZWNvcmQ+PHRp
dGxlcz48dGl0bGU+VW5kZXJzdGFuZGluZyBuYXR1cmFsIHNlbGVjdGlvbjogZXNzZW50aWFsIGNv
bmNlcHRzIGFuZCBjb21tb24gbWlzY29uY2VwdGlvbnM8L3RpdGxlPjxzZWNvbmRhcnktdGl0bGU+
RXZvbHV0aW9uOiBFZHVjYXRpb24gYW5kIE91dHJlYWNoPC9zZWNvbmRhcnktdGl0bGU+PC90aXRs
ZXM+PHBhZ2VzPjE1Ni0xNzU8L3BhZ2VzPjxjb250cmlidXRvcnM+PGF1dGhvcnM+PGF1dGhvcj5H
cmVnb3J5LCBULiBSeWFuPC9hdXRob3I+PC9hdXRob3JzPjwvY29udHJpYnV0b3JzPjxhZGRlZC1k
YXRlIGZvcm1hdD0idXRjIj4xNTQ1NDk1NTM2PC9hZGRlZC1kYXRlPjxyZWYtdHlwZSBuYW1lPSJK
b3VybmFsIEFydGljbGUiPjE3PC9yZWYtdHlwZT48ZGF0ZXM+PHllYXI+MjAwOTwveWVhcj48L2Rh
dGVzPjxyZWMtbnVtYmVyPjg1Mjc8L3JlYy1udW1iZXI+PGxhc3QtdXBkYXRlZC1kYXRlIGZvcm1h
dD0idXRjIj4xNTQ1NDk1NjIyPC9sYXN0LXVwZGF0ZWQtZGF0ZT48dm9sdW1lPjI8L3ZvbHVtZT48
L3JlY29yZD48L0NpdGU+PENpdGU+PEF1dGhvcj5DaXN0ZXJuYTwvQXV0aG9yPjxZZWFyPjIwMTM8
L1llYXI+PElEVGV4dD5TdHVkZW50cyZhcG9zOyB1bmRlcnN0YW5kaW5nIG9mIGNlbGxzICZhbXA7
IGhlcmVkaXR5OiBwYXR0ZXJucyBvZiB1bmRlcnN0YW5kaW5nIGluIHRoZSBjb250ZXh0IG9mIGEg
Y3VycmljdWx1bSBpbXBsZW1lbnRhdGlvbiBpbiBmaWZ0aCAmYW1wOyBzZXZlbnRoIGdyYWRlczwv
SURUZXh0PjxyZWNvcmQ+PGRhdGVzPjxwdWItZGF0ZXM+PGRhdGU+MDMvMDEvPC9kYXRlPjwvcHVi
LWRhdGVzPjx5ZWFyPjIwMTM8L3llYXI+PC9kYXRlcz48a2V5d29yZHM+PGtleXdvcmQ+U2NpZW50
aWZpYyBDb25jZXB0czwva2V5d29yZD48a2V5d29yZD5IZXJlZGl0eTwva2V5d29yZD48a2V5d29y
ZD5UZWFjaGluZyBNZXRob2RzPC9rZXl3b3JkPjxrZXl3b3JkPkVkdWNhdGlvbmFsIFRlY2hub2xv
Z3k8L2tleXdvcmQ+PGtleXdvcmQ+TWlkZGxlIFNjaG9vbCBTdHVkZW50czwva2V5d29yZD48a2V5
d29yZD5DeXRvbG9neTwva2V5d29yZD48a2V5d29yZD5HZW5ldGljczwva2V5d29yZD48a2V5d29y
ZD5FbGVtZW50YXJ5IFNjaG9vbCBTdHVkZW50czwva2V5d29yZD48a2V5d29yZD5FbGVtZW50YXJ5
IFNjaG9vbCBTY2llbmNlPC9rZXl3b3JkPjxrZXl3b3JkPlNlY29uZGFyeSBTY2hvb2wgU2NpZW5j
ZTwva2V5d29yZD48a2V5d29yZD5HcmFkZSA1PC9rZXl3b3JkPjxrZXl3b3JkPkdyYWRlIDc8L2tl
eXdvcmQ+PGtleXdvcmQ+Q29uY2VwdCBGb3JtYXRpb248L2tleXdvcmQ+PC9rZXl3b3Jkcz48dXJs
cz48cmVsYXRlZC11cmxzPjx1cmw+aHR0cDovL3NlYXJjaC5lYnNjb2hvc3QuY29tL2xvZ2luLmFz
cHg/ZGlyZWN0PXRydWUmYW1wO2RiPWVyaWMmYW1wO0FOPUVKMTAwMzY3MyZhbXA7c2l0ZT1laG9z
dC1saXZlPC91cmw+PHVybD5odHRwOi8vZHguZG9pLm9yZy8xMC4xNTI1L2FidC4yMDEzLjc1LjMu
NjwvdXJsPjwvcmVsYXRlZC11cmxzPjwvdXJscz48aXNibj4wMDAyLTc2ODU8L2lzYm4+PHRpdGxl
cz48dGl0bGU+U3R1ZGVudHMmYXBvczsgdW5kZXJzdGFuZGluZyBvZiBjZWxscyAmYW1wOyBoZXJl
ZGl0eTogcGF0dGVybnMgb2YgdW5kZXJzdGFuZGluZyBpbiB0aGUgY29udGV4dCBvZiBhIGN1cnJp
Y3VsdW0gaW1wbGVtZW50YXRpb24gaW4gZmlmdGggJmFtcDsgc2V2ZW50aCBncmFkZXM8L3RpdGxl
PjxzZWNvbmRhcnktdGl0bGU+QW1lcmljYW4gQmlvbG9neSBUZWFjaGVyPC9zZWNvbmRhcnktdGl0
bGU+PC90aXRsZXM+PHBhZ2VzPjE3OC0xODQ8L3BhZ2VzPjxudW1iZXI+MzwvbnVtYmVyPjxjb250
cmlidXRvcnM+PGF1dGhvcnM+PGF1dGhvcj5DaXN0ZXJuYSwgRGFudGU8L2F1dGhvcj48YXV0aG9y
PldpbGxpYW1zLCBNaWNoZWxsZTwvYXV0aG9yPjxhdXRob3I+TWVycml0dCwgSm9pPC9hdXRob3I+
PC9hdXRob3JzPjwvY29udHJpYnV0b3JzPjxhZGRlZC1kYXRlIGZvcm1hdD0idXRjIj4xNTQ0NDY1
NjA4PC9hZGRlZC1kYXRlPjxyZWYtdHlwZSBuYW1lPSJKb3VybmFsIEFydGljbGUiPjE3PC9yZWYt
dHlwZT48cmVtb3RlLWRhdGFiYXNlLXByb3ZpZGVyPkVCU0NPaG9zdDwvcmVtb3RlLWRhdGFiYXNl
LXByb3ZpZGVyPjxyZWMtbnVtYmVyPjg1MDE8L3JlYy1udW1iZXI+PGxhc3QtdXBkYXRlZC1kYXRl
IGZvcm1hdD0idXRjIj4xNTQ0NjI1Mjc0PC9sYXN0LXVwZGF0ZWQtZGF0ZT48YWNjZXNzaW9uLW51
bT5FSjEwMDM2NzM8L2FjY2Vzc2lvbi1udW0+PHZvbHVtZT43NTwvdm9sdW1lPjxyZW1vdGUtZGF0
YWJhc2UtbmFtZT5lcmljPC9yZW1vdGUtZGF0YWJhc2UtbmFtZT48L3JlY29yZD48L0NpdGU+PENp
dGU+PEF1dGhvcj5BbGxlbjwvQXV0aG9yPjxZZWFyPjIwMTQ8L1llYXI+PElEVGV4dD5NaXNjb25j
ZXB0aW9ucyBpbiBQcmltYXJ5IFNjaWVuY2U8L0lEVGV4dD48cmVjb3JkPjxpc2JuPjk3ODAzMzUy
NjI2NjM8L2lzYm4+PHRpdGxlcz48dGl0bGU+TWlzY29uY2VwdGlvbnMgaW4gUHJpbWFyeSBTY2ll
bmNlPC90aXRsZT48L3RpdGxlcz48Y29udHJpYnV0b3JzPjxhdXRob3JzPjxhdXRob3I+QWxsZW4s
IE1pY2hhZWw8L2F1dGhvcj48L2F1dGhvcnM+PC9jb250cmlidXRvcnM+PGVkaXRpb24+U2Vjb25k
PC9lZGl0aW9uPjxhZGRlZC1kYXRlIGZvcm1hdD0idXRjIj4xNTI5OTU0Mjg0PC9hZGRlZC1kYXRl
PjxwdWItbG9jYXRpb24+QmVya3NoaXJlLCBVSzwvcHViLWxvY2F0aW9uPjxyZWYtdHlwZSBuYW1l
PSJCb29rIj42PC9yZWYtdHlwZT48ZGF0ZXM+PHllYXI+MjAxNDwveWVhcj48L2RhdGVzPjxyZWMt
bnVtYmVyPjg0Mjc8L3JlYy1udW1iZXI+PHB1Ymxpc2hlcj5PcGVuIFVuaXZlcnNpdHkgUHJlc3M8
L3B1Ymxpc2hlcj48bGFzdC11cGRhdGVkLWRhdGUgZm9ybWF0PSJ1dGMiPjE1MzAxMjMyNTI8L2xh
c3QtdXBkYXRlZC1kYXRlPjwvcmVjb3JkPjwvQ2l0ZT48L0VuZE5vdGU+AG==
</w:fldData>
        </w:fldChar>
      </w:r>
      <w:r>
        <w:instrText xml:space="preserve"> ADDIN EN.CITE.DATA </w:instrText>
      </w:r>
      <w:r>
        <w:fldChar w:fldCharType="end"/>
      </w:r>
      <w:r>
        <w:fldChar w:fldCharType="separate"/>
      </w:r>
      <w:r>
        <w:rPr>
          <w:noProof/>
        </w:rPr>
        <w:t>(e.g. Deadman and Kelly, 1978; Hackling and Treagust, 1982; Gott et al., 1985; Gregory, 2009; Cisterna, Williams and Merritt, 2013; Allen, 2014)</w:t>
      </w:r>
      <w:r>
        <w:fldChar w:fldCharType="end"/>
      </w:r>
      <w:r>
        <w:t xml:space="preserve"> </w:t>
      </w:r>
      <w:r w:rsidRPr="00BC3484">
        <w:t>ha</w:t>
      </w:r>
      <w:r>
        <w:t>ve described</w:t>
      </w:r>
      <w:r w:rsidRPr="00BC3484">
        <w:t xml:space="preserve"> </w:t>
      </w:r>
      <w:r>
        <w:t xml:space="preserve">common </w:t>
      </w:r>
      <w:r w:rsidRPr="00BC3484">
        <w:t xml:space="preserve">misunderstandings about </w:t>
      </w:r>
      <w:r>
        <w:t>variation</w:t>
      </w:r>
      <w:r w:rsidRPr="00BC3484">
        <w:t xml:space="preserve"> </w:t>
      </w:r>
      <w:r>
        <w:t xml:space="preserve">and its causes, which can </w:t>
      </w:r>
      <w:r w:rsidRPr="00BC3484">
        <w:t xml:space="preserve">persist in students up to </w:t>
      </w:r>
      <w:r>
        <w:t>undergraduate</w:t>
      </w:r>
      <w:r w:rsidRPr="00BC3484">
        <w:t xml:space="preserve"> level,</w:t>
      </w:r>
      <w:r>
        <w:t xml:space="preserve"> including that:</w:t>
      </w:r>
    </w:p>
    <w:p w:rsidR="006A3B7E" w:rsidRDefault="006A3B7E" w:rsidP="006A3B7E">
      <w:pPr>
        <w:pStyle w:val="ListParagraph"/>
        <w:numPr>
          <w:ilvl w:val="0"/>
          <w:numId w:val="4"/>
        </w:numPr>
        <w:spacing w:after="120"/>
        <w:ind w:left="714" w:hanging="357"/>
        <w:contextualSpacing w:val="0"/>
      </w:pPr>
      <w:r>
        <w:t>variation is only caused by environmental factors (students are much less likely to suggest sexual reproduction, inheritance or differences in the genome as</w:t>
      </w:r>
      <w:bookmarkStart w:id="0" w:name="_GoBack"/>
      <w:bookmarkEnd w:id="0"/>
      <w:r>
        <w:t xml:space="preserve"> causes of variation, even when given a scenario in which environmental conditions are said to remain constant);</w:t>
      </w:r>
    </w:p>
    <w:p w:rsidR="006A3B7E" w:rsidRDefault="006A3B7E" w:rsidP="006A3B7E">
      <w:pPr>
        <w:pStyle w:val="ListParagraph"/>
        <w:numPr>
          <w:ilvl w:val="0"/>
          <w:numId w:val="4"/>
        </w:numPr>
        <w:spacing w:after="120"/>
        <w:ind w:left="714" w:hanging="357"/>
        <w:contextualSpacing w:val="0"/>
      </w:pPr>
      <w:r>
        <w:t>teleological arguments such as that variation occurs to satisfy a need, or in order to improve;</w:t>
      </w:r>
    </w:p>
    <w:p w:rsidR="006A3B7E" w:rsidRDefault="006A3B7E" w:rsidP="006A3B7E">
      <w:pPr>
        <w:pStyle w:val="ListParagraph"/>
        <w:numPr>
          <w:ilvl w:val="0"/>
          <w:numId w:val="4"/>
        </w:numPr>
        <w:spacing w:after="180"/>
      </w:pPr>
      <w:proofErr w:type="gramStart"/>
      <w:r w:rsidRPr="00DA5BC4">
        <w:t>acquired</w:t>
      </w:r>
      <w:proofErr w:type="gramEnd"/>
      <w:r w:rsidRPr="00DA5BC4">
        <w:t xml:space="preserve"> characteristics (</w:t>
      </w:r>
      <w:r>
        <w:t xml:space="preserve">variation </w:t>
      </w:r>
      <w:r w:rsidRPr="00DA5BC4">
        <w:t>resulting from interaction with the environment or from learning) can be passed from parents to offspring</w:t>
      </w:r>
      <w:r>
        <w:t>.</w:t>
      </w:r>
    </w:p>
    <w:p w:rsidR="00972187" w:rsidRDefault="006A3B7E" w:rsidP="006A3B7E">
      <w:pPr>
        <w:spacing w:after="180"/>
      </w:pPr>
      <w:r>
        <w:t xml:space="preserve">Gregory </w:t>
      </w:r>
      <w:r>
        <w:fldChar w:fldCharType="begin"/>
      </w:r>
      <w:r>
        <w:instrText xml:space="preserve"> ADDIN EN.CITE &lt;EndNote&gt;&lt;Cite ExcludeAuth="1"&gt;&lt;Author&gt;Gregory&lt;/Author&gt;&lt;Year&gt;2009&lt;/Year&gt;&lt;IDText&gt;Understanding natural selection: essential concepts and common misconceptions&lt;/IDText&gt;&lt;DisplayText&gt;(2009)&lt;/DisplayText&gt;&lt;record&gt;&lt;titles&gt;&lt;title&gt;Understanding natural selection: essential concepts and common misconceptions&lt;/title&gt;&lt;secondary-title&gt;Evolution: Education and Outreach&lt;/secondary-title&gt;&lt;/titles&gt;&lt;pages&gt;156-175&lt;/pages&gt;&lt;contributors&gt;&lt;authors&gt;&lt;author&gt;Gregory, T. Ryan&lt;/author&gt;&lt;/authors&gt;&lt;/contributors&gt;&lt;added-date format="utc"&gt;1545495536&lt;/added-date&gt;&lt;ref-type name="Journal Article"&gt;17&lt;/ref-type&gt;&lt;dates&gt;&lt;year&gt;2009&lt;/year&gt;&lt;/dates&gt;&lt;rec-number&gt;8527&lt;/rec-number&gt;&lt;last-updated-date format="utc"&gt;1545495622&lt;/last-updated-date&gt;&lt;volume&gt;2&lt;/volume&gt;&lt;/record&gt;&lt;/Cite&gt;&lt;/EndNote&gt;</w:instrText>
      </w:r>
      <w:r>
        <w:fldChar w:fldCharType="separate"/>
      </w:r>
      <w:r>
        <w:rPr>
          <w:noProof/>
        </w:rPr>
        <w:t>(2009)</w:t>
      </w:r>
      <w:r>
        <w:fldChar w:fldCharType="end"/>
      </w:r>
      <w:r>
        <w:t xml:space="preserve"> summarises numerous studies in which it was found that when students of various ages were asked to explain evolution by natural selection, very few explicitly included ideas about variation within species (a fundamental requirement for evolution by natural selection, in which the natural variation within populations of a species can cause some individuals to have a survival and therefore reproductive advantage when environmental conditions change).</w:t>
      </w:r>
    </w:p>
    <w:p w:rsidR="007A748B" w:rsidRPr="00A82D25" w:rsidRDefault="007A748B" w:rsidP="00026DEC">
      <w:pPr>
        <w:spacing w:after="180"/>
        <w:rPr>
          <w:b/>
          <w:color w:val="538135"/>
          <w:sz w:val="24"/>
        </w:rPr>
      </w:pPr>
      <w:r w:rsidRPr="00A82D25">
        <w:rPr>
          <w:b/>
          <w:color w:val="538135"/>
          <w:sz w:val="24"/>
        </w:rPr>
        <w:t>Ways to use this</w:t>
      </w:r>
      <w:r w:rsidR="006B1690" w:rsidRPr="00A82D25">
        <w:rPr>
          <w:b/>
          <w:color w:val="538135"/>
          <w:sz w:val="24"/>
        </w:rPr>
        <w:t xml:space="preserve"> activity</w:t>
      </w:r>
    </w:p>
    <w:p w:rsidR="00360082" w:rsidRDefault="00360082" w:rsidP="00360082">
      <w:pPr>
        <w:spacing w:after="180"/>
      </w:pPr>
      <w:r w:rsidRPr="00DA3B6C">
        <w:t xml:space="preserve">Students </w:t>
      </w:r>
      <w:r>
        <w:t>should complete this activity in pairs or small groups, and the focus should be on discussion within the group, structured around the questions provided on the worksheet/presentation. Giving each group one worksheet to complete between them is helpful for encouraging discussion, but each member should be able to report back to the class. Listening in to the conversations of each group will often give you insights into how your students are thinking.</w:t>
      </w:r>
    </w:p>
    <w:p w:rsidR="00360082" w:rsidRDefault="00360082" w:rsidP="00360082">
      <w:pPr>
        <w:spacing w:after="180"/>
      </w:pPr>
      <w:r>
        <w:lastRenderedPageBreak/>
        <w:t>The photographs provided on the worksheet/presentation can be used as stimulus for discussion, or students could look for examples of variation within the people in the class, within living plants or animals in the science lab, within their own family photographs, or within other suitable photographs (e.g. of celebrities or wild animals).</w:t>
      </w:r>
    </w:p>
    <w:p w:rsidR="00360082" w:rsidRDefault="00360082" w:rsidP="00360082">
      <w:pPr>
        <w:spacing w:after="180"/>
      </w:pPr>
      <w:r>
        <w:t>The quality of the discussions can be improved with a careful selection of groups; or by allocating specific roles to students in each group. For example, you may choose to select a student with strong prior knowledge as a scribe, and forbid them from contributing any of their own answers. They may question the others and only write</w:t>
      </w:r>
      <w:r w:rsidR="00B224AC">
        <w:t xml:space="preserve"> down what they have been told.</w:t>
      </w:r>
      <w:r>
        <w:t xml:space="preserve"> This strategy encourages contributions from more members of each group.</w:t>
      </w:r>
    </w:p>
    <w:p w:rsidR="00360082" w:rsidRPr="00360082" w:rsidRDefault="00360082" w:rsidP="00360082">
      <w:pPr>
        <w:spacing w:after="180"/>
        <w:rPr>
          <w:i/>
        </w:rPr>
      </w:pPr>
      <w:r w:rsidRPr="00360082">
        <w:rPr>
          <w:i/>
        </w:rPr>
        <w:t>Jigsaw groups approach</w:t>
      </w:r>
    </w:p>
    <w:p w:rsidR="00360082" w:rsidRDefault="00360082" w:rsidP="00360082">
      <w:pPr>
        <w:spacing w:after="180"/>
      </w:pPr>
      <w:r>
        <w:t xml:space="preserve">You may wish to divide the class into “expert groups”, such that </w:t>
      </w:r>
      <w:r w:rsidR="00585B23">
        <w:t>different</w:t>
      </w:r>
      <w:r>
        <w:t xml:space="preserve"> group</w:t>
      </w:r>
      <w:r w:rsidR="00585B23">
        <w:t>s</w:t>
      </w:r>
      <w:r>
        <w:t xml:space="preserve"> </w:t>
      </w:r>
      <w:r w:rsidR="00585B23">
        <w:t xml:space="preserve">discuss (and become “experts” in) each of the different examples (humans, cats, sunflowers, and so on). </w:t>
      </w:r>
      <w:r>
        <w:t xml:space="preserve">Groups could then report back to the class, or the students could be rearranged into “jigsaw groups” comprising one expert for each </w:t>
      </w:r>
      <w:r w:rsidR="00585B23">
        <w:t>example</w:t>
      </w:r>
      <w:r>
        <w:t xml:space="preserve"> to report to the group on </w:t>
      </w:r>
      <w:r w:rsidR="00585B23">
        <w:t>examples and causes of variation</w:t>
      </w:r>
      <w:r>
        <w:t>.</w:t>
      </w:r>
    </w:p>
    <w:p w:rsidR="00E172C6" w:rsidRPr="00A82D25" w:rsidRDefault="00BB44B4" w:rsidP="00026DEC">
      <w:pPr>
        <w:spacing w:after="180"/>
        <w:rPr>
          <w:b/>
          <w:color w:val="538135"/>
          <w:sz w:val="24"/>
        </w:rPr>
      </w:pPr>
      <w:r w:rsidRPr="00A82D25">
        <w:rPr>
          <w:b/>
          <w:color w:val="538135"/>
          <w:sz w:val="24"/>
        </w:rPr>
        <w:t>Expected answers</w:t>
      </w:r>
    </w:p>
    <w:p w:rsidR="00BF6C8A" w:rsidRDefault="005C27E0" w:rsidP="00BF6C8A">
      <w:pPr>
        <w:spacing w:after="180"/>
      </w:pPr>
      <w:r>
        <w:t>Students are likely to suggest many different examples of variation, e.g. height, body mass, colour of skin/fur/hair/eyes, physical damage, and so on.</w:t>
      </w:r>
    </w:p>
    <w:p w:rsidR="005C27E0" w:rsidRDefault="005C27E0" w:rsidP="00BF6C8A">
      <w:pPr>
        <w:spacing w:after="180"/>
      </w:pPr>
      <w:r>
        <w:t>They should also suggest possible causes of variation, e.g. differences in the genome/DNA/genes/inherited genetic material, differences in lifestyle or environment (or named examples), or ideas about sexual reproduction and random inheritance of traits from each parent.</w:t>
      </w:r>
    </w:p>
    <w:p w:rsidR="003117F6" w:rsidRPr="00A82D25" w:rsidRDefault="00CC78A5" w:rsidP="00026DEC">
      <w:pPr>
        <w:spacing w:after="180"/>
        <w:rPr>
          <w:b/>
          <w:color w:val="538135"/>
          <w:sz w:val="24"/>
        </w:rPr>
      </w:pPr>
      <w:r w:rsidRPr="00A82D25">
        <w:rPr>
          <w:b/>
          <w:color w:val="538135"/>
          <w:sz w:val="24"/>
        </w:rPr>
        <w:t>Acknowledgments</w:t>
      </w:r>
    </w:p>
    <w:p w:rsidR="00D278E8" w:rsidRDefault="00D278E8" w:rsidP="00E172C6">
      <w:pPr>
        <w:spacing w:after="180"/>
      </w:pPr>
      <w:proofErr w:type="gramStart"/>
      <w:r>
        <w:t xml:space="preserve">Developed </w:t>
      </w:r>
      <w:r w:rsidR="0015356E">
        <w:t xml:space="preserve">by </w:t>
      </w:r>
      <w:r w:rsidR="00E03D0A">
        <w:t>Alistair Moore</w:t>
      </w:r>
      <w:r w:rsidR="0015356E">
        <w:t xml:space="preserve"> (UYSEG)</w:t>
      </w:r>
      <w:r>
        <w:t>.</w:t>
      </w:r>
      <w:proofErr w:type="gramEnd"/>
    </w:p>
    <w:p w:rsidR="006A3B7E" w:rsidRPr="00763851" w:rsidRDefault="006A3B7E" w:rsidP="006A3B7E">
      <w:pPr>
        <w:spacing w:after="180"/>
        <w:rPr>
          <w:sz w:val="20"/>
        </w:rPr>
      </w:pPr>
      <w:r w:rsidRPr="00763851">
        <w:rPr>
          <w:sz w:val="20"/>
        </w:rPr>
        <w:t>Images: humans – pixabay.com/</w:t>
      </w:r>
      <w:proofErr w:type="spellStart"/>
      <w:r w:rsidRPr="00763851">
        <w:rPr>
          <w:sz w:val="20"/>
        </w:rPr>
        <w:t>geralt</w:t>
      </w:r>
      <w:proofErr w:type="spellEnd"/>
      <w:r w:rsidRPr="00763851">
        <w:rPr>
          <w:sz w:val="20"/>
        </w:rPr>
        <w:t xml:space="preserve"> (2944065); </w:t>
      </w:r>
      <w:r>
        <w:rPr>
          <w:sz w:val="20"/>
        </w:rPr>
        <w:t>cats – pixabay.com/</w:t>
      </w:r>
      <w:proofErr w:type="spellStart"/>
      <w:r w:rsidRPr="006A3B7E">
        <w:rPr>
          <w:sz w:val="20"/>
        </w:rPr>
        <w:t>disoniador</w:t>
      </w:r>
      <w:proofErr w:type="spellEnd"/>
      <w:r w:rsidRPr="006A3B7E">
        <w:rPr>
          <w:sz w:val="20"/>
        </w:rPr>
        <w:t xml:space="preserve"> </w:t>
      </w:r>
      <w:r>
        <w:rPr>
          <w:sz w:val="20"/>
        </w:rPr>
        <w:t>(</w:t>
      </w:r>
      <w:r w:rsidRPr="006A3B7E">
        <w:rPr>
          <w:sz w:val="20"/>
        </w:rPr>
        <w:t>1469477</w:t>
      </w:r>
      <w:r>
        <w:rPr>
          <w:sz w:val="20"/>
        </w:rPr>
        <w:t xml:space="preserve">); </w:t>
      </w:r>
      <w:r w:rsidRPr="00763851">
        <w:rPr>
          <w:sz w:val="20"/>
        </w:rPr>
        <w:t>sunflowers – pixabay.com/</w:t>
      </w:r>
      <w:proofErr w:type="spellStart"/>
      <w:r w:rsidRPr="00763851">
        <w:rPr>
          <w:sz w:val="20"/>
        </w:rPr>
        <w:t>Vijayanarasimha</w:t>
      </w:r>
      <w:proofErr w:type="spellEnd"/>
      <w:r w:rsidRPr="00763851">
        <w:rPr>
          <w:sz w:val="20"/>
        </w:rPr>
        <w:t xml:space="preserve"> (268015)</w:t>
      </w:r>
    </w:p>
    <w:p w:rsidR="003117F6" w:rsidRPr="00A82D25" w:rsidRDefault="003117F6" w:rsidP="00026DEC">
      <w:pPr>
        <w:spacing w:after="180"/>
        <w:rPr>
          <w:b/>
          <w:color w:val="538135"/>
          <w:sz w:val="24"/>
        </w:rPr>
      </w:pPr>
      <w:r w:rsidRPr="00A82D25">
        <w:rPr>
          <w:b/>
          <w:color w:val="538135"/>
          <w:sz w:val="24"/>
        </w:rPr>
        <w:t>References</w:t>
      </w:r>
    </w:p>
    <w:p w:rsidR="006A3B7E" w:rsidRPr="006A3B7E" w:rsidRDefault="006A3B7E" w:rsidP="006A3B7E">
      <w:pPr>
        <w:pStyle w:val="EndNoteBibliography"/>
        <w:spacing w:after="120"/>
        <w:rPr>
          <w:sz w:val="20"/>
          <w:szCs w:val="20"/>
        </w:rPr>
      </w:pPr>
      <w:r w:rsidRPr="006A3B7E">
        <w:rPr>
          <w:sz w:val="20"/>
          <w:szCs w:val="20"/>
        </w:rPr>
        <w:fldChar w:fldCharType="begin"/>
      </w:r>
      <w:r w:rsidRPr="006A3B7E">
        <w:rPr>
          <w:sz w:val="20"/>
          <w:szCs w:val="20"/>
        </w:rPr>
        <w:instrText xml:space="preserve"> ADDIN EN.REFLIST </w:instrText>
      </w:r>
      <w:r w:rsidRPr="006A3B7E">
        <w:rPr>
          <w:sz w:val="20"/>
          <w:szCs w:val="20"/>
        </w:rPr>
        <w:fldChar w:fldCharType="separate"/>
      </w:r>
      <w:r w:rsidRPr="006A3B7E">
        <w:rPr>
          <w:sz w:val="20"/>
          <w:szCs w:val="20"/>
        </w:rPr>
        <w:t xml:space="preserve">Allen, M. (2014). </w:t>
      </w:r>
      <w:r w:rsidRPr="006A3B7E">
        <w:rPr>
          <w:i/>
          <w:sz w:val="20"/>
          <w:szCs w:val="20"/>
        </w:rPr>
        <w:t xml:space="preserve">Misconceptions in Primary Science, Second </w:t>
      </w:r>
      <w:r w:rsidRPr="006A3B7E">
        <w:rPr>
          <w:sz w:val="20"/>
          <w:szCs w:val="20"/>
        </w:rPr>
        <w:t>edn</w:t>
      </w:r>
      <w:r w:rsidRPr="006A3B7E">
        <w:rPr>
          <w:i/>
          <w:sz w:val="20"/>
          <w:szCs w:val="20"/>
        </w:rPr>
        <w:t xml:space="preserve"> </w:t>
      </w:r>
      <w:r w:rsidRPr="006A3B7E">
        <w:rPr>
          <w:sz w:val="20"/>
          <w:szCs w:val="20"/>
        </w:rPr>
        <w:t>Berkshire, UK: Open University Press.</w:t>
      </w:r>
    </w:p>
    <w:p w:rsidR="006A3B7E" w:rsidRPr="006A3B7E" w:rsidRDefault="006A3B7E" w:rsidP="006A3B7E">
      <w:pPr>
        <w:pStyle w:val="EndNoteBibliography"/>
        <w:spacing w:after="120"/>
        <w:rPr>
          <w:sz w:val="20"/>
          <w:szCs w:val="20"/>
        </w:rPr>
      </w:pPr>
      <w:r w:rsidRPr="006A3B7E">
        <w:rPr>
          <w:sz w:val="20"/>
          <w:szCs w:val="20"/>
        </w:rPr>
        <w:t xml:space="preserve">Cisterna, D., Williams, M. and Merritt, J. (2013). Students' understanding of cells &amp; heredity: patterns of understanding in the context of a curriculum implementation in fifth &amp; seventh grades. </w:t>
      </w:r>
      <w:r w:rsidRPr="006A3B7E">
        <w:rPr>
          <w:i/>
          <w:sz w:val="20"/>
          <w:szCs w:val="20"/>
        </w:rPr>
        <w:t>American Biology Teacher,</w:t>
      </w:r>
      <w:r w:rsidRPr="006A3B7E">
        <w:rPr>
          <w:sz w:val="20"/>
          <w:szCs w:val="20"/>
        </w:rPr>
        <w:t xml:space="preserve"> 75(3)</w:t>
      </w:r>
      <w:r w:rsidRPr="006A3B7E">
        <w:rPr>
          <w:b/>
          <w:sz w:val="20"/>
          <w:szCs w:val="20"/>
        </w:rPr>
        <w:t>,</w:t>
      </w:r>
      <w:r w:rsidRPr="006A3B7E">
        <w:rPr>
          <w:sz w:val="20"/>
          <w:szCs w:val="20"/>
        </w:rPr>
        <w:t xml:space="preserve"> 178-184.</w:t>
      </w:r>
    </w:p>
    <w:p w:rsidR="006A3B7E" w:rsidRPr="006A3B7E" w:rsidRDefault="006A3B7E" w:rsidP="006A3B7E">
      <w:pPr>
        <w:pStyle w:val="EndNoteBibliography"/>
        <w:spacing w:after="120"/>
        <w:rPr>
          <w:sz w:val="20"/>
          <w:szCs w:val="20"/>
        </w:rPr>
      </w:pPr>
      <w:r w:rsidRPr="006A3B7E">
        <w:rPr>
          <w:sz w:val="20"/>
          <w:szCs w:val="20"/>
        </w:rPr>
        <w:t xml:space="preserve">Deadman, J. A. and Kelly, P. J. (1978). What do secondary school boys understand about evolution and heredity before they are taught the topics? </w:t>
      </w:r>
      <w:r w:rsidRPr="006A3B7E">
        <w:rPr>
          <w:i/>
          <w:sz w:val="20"/>
          <w:szCs w:val="20"/>
        </w:rPr>
        <w:t>Journal of Biological Education,</w:t>
      </w:r>
      <w:r w:rsidRPr="006A3B7E">
        <w:rPr>
          <w:sz w:val="20"/>
          <w:szCs w:val="20"/>
        </w:rPr>
        <w:t xml:space="preserve"> 12(1)</w:t>
      </w:r>
      <w:r w:rsidRPr="006A3B7E">
        <w:rPr>
          <w:b/>
          <w:sz w:val="20"/>
          <w:szCs w:val="20"/>
        </w:rPr>
        <w:t>,</w:t>
      </w:r>
      <w:r w:rsidRPr="006A3B7E">
        <w:rPr>
          <w:sz w:val="20"/>
          <w:szCs w:val="20"/>
        </w:rPr>
        <w:t xml:space="preserve"> 7-15.</w:t>
      </w:r>
    </w:p>
    <w:p w:rsidR="006A3B7E" w:rsidRPr="006A3B7E" w:rsidRDefault="006A3B7E" w:rsidP="006A3B7E">
      <w:pPr>
        <w:pStyle w:val="EndNoteBibliography"/>
        <w:spacing w:after="120"/>
        <w:rPr>
          <w:sz w:val="20"/>
          <w:szCs w:val="20"/>
        </w:rPr>
      </w:pPr>
      <w:r w:rsidRPr="006A3B7E">
        <w:rPr>
          <w:sz w:val="20"/>
          <w:szCs w:val="20"/>
        </w:rPr>
        <w:t xml:space="preserve">Gott, R., et al. (1985). Science in Schools: Ages 13 and 15. Report No. 3. </w:t>
      </w:r>
      <w:r w:rsidRPr="006A3B7E">
        <w:rPr>
          <w:i/>
          <w:sz w:val="20"/>
          <w:szCs w:val="20"/>
        </w:rPr>
        <w:t>Assessment of Performance Unit.</w:t>
      </w:r>
      <w:r w:rsidRPr="006A3B7E">
        <w:rPr>
          <w:sz w:val="20"/>
          <w:szCs w:val="20"/>
        </w:rPr>
        <w:t xml:space="preserve"> Department of Education and Science, HMSO, London, UK.</w:t>
      </w:r>
    </w:p>
    <w:p w:rsidR="006A3B7E" w:rsidRPr="006A3B7E" w:rsidRDefault="006A3B7E" w:rsidP="006A3B7E">
      <w:pPr>
        <w:pStyle w:val="EndNoteBibliography"/>
        <w:spacing w:after="120"/>
        <w:rPr>
          <w:sz w:val="20"/>
          <w:szCs w:val="20"/>
        </w:rPr>
      </w:pPr>
      <w:r w:rsidRPr="006A3B7E">
        <w:rPr>
          <w:sz w:val="20"/>
          <w:szCs w:val="20"/>
        </w:rPr>
        <w:t xml:space="preserve">Gregory, T. R. (2009). Understanding natural selection: essential concepts and common misconceptions. </w:t>
      </w:r>
      <w:r w:rsidRPr="006A3B7E">
        <w:rPr>
          <w:i/>
          <w:sz w:val="20"/>
          <w:szCs w:val="20"/>
        </w:rPr>
        <w:t>Evolution: Education and Outreach,</w:t>
      </w:r>
      <w:r w:rsidRPr="006A3B7E">
        <w:rPr>
          <w:sz w:val="20"/>
          <w:szCs w:val="20"/>
        </w:rPr>
        <w:t xml:space="preserve"> 2</w:t>
      </w:r>
      <w:r w:rsidRPr="006A3B7E">
        <w:rPr>
          <w:b/>
          <w:sz w:val="20"/>
          <w:szCs w:val="20"/>
        </w:rPr>
        <w:t>,</w:t>
      </w:r>
      <w:r w:rsidRPr="006A3B7E">
        <w:rPr>
          <w:sz w:val="20"/>
          <w:szCs w:val="20"/>
        </w:rPr>
        <w:t xml:space="preserve"> 156-175.</w:t>
      </w:r>
    </w:p>
    <w:p w:rsidR="006A3B7E" w:rsidRPr="006A3B7E" w:rsidRDefault="006A3B7E" w:rsidP="006A3B7E">
      <w:pPr>
        <w:pStyle w:val="EndNoteBibliography"/>
        <w:spacing w:after="120"/>
        <w:rPr>
          <w:sz w:val="20"/>
          <w:szCs w:val="20"/>
        </w:rPr>
      </w:pPr>
      <w:r w:rsidRPr="006A3B7E">
        <w:rPr>
          <w:sz w:val="20"/>
          <w:szCs w:val="20"/>
        </w:rPr>
        <w:t xml:space="preserve">Hackling, M. W. and Treagust, D. F. (1982). What lower secondary students should understand about the mechanisms of inheritance, and what they do understand following instruction. </w:t>
      </w:r>
      <w:r w:rsidRPr="006A3B7E">
        <w:rPr>
          <w:i/>
          <w:sz w:val="20"/>
          <w:szCs w:val="20"/>
        </w:rPr>
        <w:t>Research in Science Education,</w:t>
      </w:r>
      <w:r w:rsidRPr="006A3B7E">
        <w:rPr>
          <w:sz w:val="20"/>
          <w:szCs w:val="20"/>
        </w:rPr>
        <w:t xml:space="preserve"> 12</w:t>
      </w:r>
      <w:r w:rsidRPr="006A3B7E">
        <w:rPr>
          <w:b/>
          <w:sz w:val="20"/>
          <w:szCs w:val="20"/>
        </w:rPr>
        <w:t>,</w:t>
      </w:r>
      <w:r w:rsidRPr="006A3B7E">
        <w:rPr>
          <w:sz w:val="20"/>
          <w:szCs w:val="20"/>
        </w:rPr>
        <w:t xml:space="preserve"> 78-88.</w:t>
      </w:r>
    </w:p>
    <w:p w:rsidR="00A82D25" w:rsidRPr="000F28B4" w:rsidRDefault="006A3B7E" w:rsidP="006A3B7E">
      <w:pPr>
        <w:spacing w:after="120"/>
        <w:rPr>
          <w:sz w:val="20"/>
        </w:rPr>
      </w:pPr>
      <w:r w:rsidRPr="006A3B7E">
        <w:rPr>
          <w:sz w:val="20"/>
          <w:szCs w:val="20"/>
        </w:rPr>
        <w:fldChar w:fldCharType="end"/>
      </w:r>
    </w:p>
    <w:sectPr w:rsidR="00A82D25" w:rsidRPr="000F28B4" w:rsidSect="00642ECD">
      <w:headerReference w:type="default" r:id="rId13"/>
      <w:footerReference w:type="default" r:id="rId14"/>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04A1" w:rsidRDefault="006E04A1" w:rsidP="000B473B">
      <w:r>
        <w:separator/>
      </w:r>
    </w:p>
  </w:endnote>
  <w:endnote w:type="continuationSeparator" w:id="0">
    <w:p w:rsidR="006E04A1" w:rsidRDefault="006E04A1"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B3F36D9"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352490">
      <w:rPr>
        <w:noProof/>
      </w:rPr>
      <w:t>3</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A82D25">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972187"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8B4" w:rsidRDefault="000F28B4"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072E3666" wp14:editId="12E9907E">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771E744F"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352490">
      <w:rPr>
        <w:noProof/>
      </w:rPr>
      <w:t>4</w:t>
    </w:r>
    <w:r>
      <w:rPr>
        <w:noProof/>
      </w:rPr>
      <w:fldChar w:fldCharType="end"/>
    </w:r>
  </w:p>
  <w:p w:rsidR="000F28B4" w:rsidRDefault="000F28B4"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0F28B4" w:rsidRPr="00201AC2" w:rsidRDefault="000F28B4"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04A1" w:rsidRDefault="006E04A1" w:rsidP="000B473B">
      <w:r>
        <w:separator/>
      </w:r>
    </w:p>
  </w:footnote>
  <w:footnote w:type="continuationSeparator" w:id="0">
    <w:p w:rsidR="006E04A1" w:rsidRDefault="006E04A1"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52D2095"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79DF2F63"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17783"/>
    <w:multiLevelType w:val="hybridMultilevel"/>
    <w:tmpl w:val="4B02F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BC12079"/>
    <w:multiLevelType w:val="hybridMultilevel"/>
    <w:tmpl w:val="F3A24E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57E59A8"/>
    <w:multiLevelType w:val="hybridMultilevel"/>
    <w:tmpl w:val="F3A24E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2B141CE"/>
    <w:multiLevelType w:val="hybridMultilevel"/>
    <w:tmpl w:val="F3A24E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0"/>
  </w:num>
  <w:num w:numId="5">
    <w:abstractNumId w:val="2"/>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54731"/>
    <w:rsid w:val="00015578"/>
    <w:rsid w:val="00024731"/>
    <w:rsid w:val="00026DEC"/>
    <w:rsid w:val="000505CA"/>
    <w:rsid w:val="0007651D"/>
    <w:rsid w:val="0009089A"/>
    <w:rsid w:val="000947E2"/>
    <w:rsid w:val="00095E04"/>
    <w:rsid w:val="000B473B"/>
    <w:rsid w:val="000D0E89"/>
    <w:rsid w:val="000E2689"/>
    <w:rsid w:val="000F28B4"/>
    <w:rsid w:val="00142613"/>
    <w:rsid w:val="00144DA7"/>
    <w:rsid w:val="0015356E"/>
    <w:rsid w:val="00161D3F"/>
    <w:rsid w:val="001915D4"/>
    <w:rsid w:val="00194675"/>
    <w:rsid w:val="001A1FED"/>
    <w:rsid w:val="001A40E2"/>
    <w:rsid w:val="001C4334"/>
    <w:rsid w:val="001C4805"/>
    <w:rsid w:val="00201AC2"/>
    <w:rsid w:val="00214608"/>
    <w:rsid w:val="002178AC"/>
    <w:rsid w:val="0022547C"/>
    <w:rsid w:val="0025410A"/>
    <w:rsid w:val="0027553E"/>
    <w:rsid w:val="0028012F"/>
    <w:rsid w:val="002828DF"/>
    <w:rsid w:val="00287876"/>
    <w:rsid w:val="00292C53"/>
    <w:rsid w:val="00294E22"/>
    <w:rsid w:val="002C22EA"/>
    <w:rsid w:val="002C59BA"/>
    <w:rsid w:val="002F41B2"/>
    <w:rsid w:val="00301AA9"/>
    <w:rsid w:val="003117F6"/>
    <w:rsid w:val="00352490"/>
    <w:rsid w:val="003533B8"/>
    <w:rsid w:val="00360082"/>
    <w:rsid w:val="003752BE"/>
    <w:rsid w:val="003A346A"/>
    <w:rsid w:val="003A50A4"/>
    <w:rsid w:val="003B2917"/>
    <w:rsid w:val="003B541B"/>
    <w:rsid w:val="003E2B2F"/>
    <w:rsid w:val="003E6046"/>
    <w:rsid w:val="003F16F9"/>
    <w:rsid w:val="004032EA"/>
    <w:rsid w:val="00430C1F"/>
    <w:rsid w:val="00442595"/>
    <w:rsid w:val="0045323E"/>
    <w:rsid w:val="004B0EE1"/>
    <w:rsid w:val="004D0D83"/>
    <w:rsid w:val="004E1DF1"/>
    <w:rsid w:val="004E5592"/>
    <w:rsid w:val="0050055B"/>
    <w:rsid w:val="00524710"/>
    <w:rsid w:val="00555342"/>
    <w:rsid w:val="005560E2"/>
    <w:rsid w:val="00585B23"/>
    <w:rsid w:val="005908A7"/>
    <w:rsid w:val="005A452E"/>
    <w:rsid w:val="005A6EE7"/>
    <w:rsid w:val="005C27E0"/>
    <w:rsid w:val="005E07F2"/>
    <w:rsid w:val="005F1A7B"/>
    <w:rsid w:val="006355D8"/>
    <w:rsid w:val="00642ECD"/>
    <w:rsid w:val="006502A0"/>
    <w:rsid w:val="00654731"/>
    <w:rsid w:val="006772F5"/>
    <w:rsid w:val="006A3B7E"/>
    <w:rsid w:val="006A4440"/>
    <w:rsid w:val="006B0615"/>
    <w:rsid w:val="006B1690"/>
    <w:rsid w:val="006D166B"/>
    <w:rsid w:val="006E04A1"/>
    <w:rsid w:val="006F3279"/>
    <w:rsid w:val="00704AEE"/>
    <w:rsid w:val="00722F9A"/>
    <w:rsid w:val="00725106"/>
    <w:rsid w:val="00754539"/>
    <w:rsid w:val="00781BC6"/>
    <w:rsid w:val="007A3C86"/>
    <w:rsid w:val="007A683E"/>
    <w:rsid w:val="007A748B"/>
    <w:rsid w:val="007B30A2"/>
    <w:rsid w:val="007D1D65"/>
    <w:rsid w:val="007E0A9E"/>
    <w:rsid w:val="007E5309"/>
    <w:rsid w:val="007F39FF"/>
    <w:rsid w:val="00800549"/>
    <w:rsid w:val="00800DE1"/>
    <w:rsid w:val="00806B12"/>
    <w:rsid w:val="00813F47"/>
    <w:rsid w:val="008450D6"/>
    <w:rsid w:val="00856FCA"/>
    <w:rsid w:val="00873B8C"/>
    <w:rsid w:val="00880E3B"/>
    <w:rsid w:val="008A405F"/>
    <w:rsid w:val="008C7F34"/>
    <w:rsid w:val="008E580C"/>
    <w:rsid w:val="0090047A"/>
    <w:rsid w:val="009158ED"/>
    <w:rsid w:val="00925026"/>
    <w:rsid w:val="00931264"/>
    <w:rsid w:val="00942A4B"/>
    <w:rsid w:val="00961D59"/>
    <w:rsid w:val="00972187"/>
    <w:rsid w:val="009B2D55"/>
    <w:rsid w:val="009C0343"/>
    <w:rsid w:val="009E0D11"/>
    <w:rsid w:val="00A24A16"/>
    <w:rsid w:val="00A36BF2"/>
    <w:rsid w:val="00A37D14"/>
    <w:rsid w:val="00A6111E"/>
    <w:rsid w:val="00A6168B"/>
    <w:rsid w:val="00A62028"/>
    <w:rsid w:val="00A82D25"/>
    <w:rsid w:val="00AA6236"/>
    <w:rsid w:val="00AB6AE7"/>
    <w:rsid w:val="00AD21F5"/>
    <w:rsid w:val="00B06225"/>
    <w:rsid w:val="00B224AC"/>
    <w:rsid w:val="00B23B31"/>
    <w:rsid w:val="00B23C7A"/>
    <w:rsid w:val="00B305F5"/>
    <w:rsid w:val="00B46FF9"/>
    <w:rsid w:val="00B75483"/>
    <w:rsid w:val="00BA7952"/>
    <w:rsid w:val="00BB44B4"/>
    <w:rsid w:val="00BF0BBF"/>
    <w:rsid w:val="00BF6C8A"/>
    <w:rsid w:val="00C05571"/>
    <w:rsid w:val="00C246CE"/>
    <w:rsid w:val="00C57FA2"/>
    <w:rsid w:val="00C70BA8"/>
    <w:rsid w:val="00C80257"/>
    <w:rsid w:val="00CC2E4D"/>
    <w:rsid w:val="00CC78A5"/>
    <w:rsid w:val="00CC7B16"/>
    <w:rsid w:val="00CE15FE"/>
    <w:rsid w:val="00D00C3C"/>
    <w:rsid w:val="00D02E15"/>
    <w:rsid w:val="00D14F44"/>
    <w:rsid w:val="00D278E8"/>
    <w:rsid w:val="00D421E8"/>
    <w:rsid w:val="00D44604"/>
    <w:rsid w:val="00D479B3"/>
    <w:rsid w:val="00D52283"/>
    <w:rsid w:val="00D524E5"/>
    <w:rsid w:val="00D72FEF"/>
    <w:rsid w:val="00D755FA"/>
    <w:rsid w:val="00DC3D50"/>
    <w:rsid w:val="00DC4A4E"/>
    <w:rsid w:val="00DD1874"/>
    <w:rsid w:val="00DD63BD"/>
    <w:rsid w:val="00E03D0A"/>
    <w:rsid w:val="00E172C6"/>
    <w:rsid w:val="00E24309"/>
    <w:rsid w:val="00E53D82"/>
    <w:rsid w:val="00E610E5"/>
    <w:rsid w:val="00E9330A"/>
    <w:rsid w:val="00EE6B97"/>
    <w:rsid w:val="00F12C3B"/>
    <w:rsid w:val="00F26884"/>
    <w:rsid w:val="00F72ECC"/>
    <w:rsid w:val="00F8355F"/>
    <w:rsid w:val="00FA3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character" w:customStyle="1" w:styleId="ListParagraphChar">
    <w:name w:val="List Paragraph Char"/>
    <w:basedOn w:val="DefaultParagraphFont"/>
    <w:link w:val="ListParagraph"/>
    <w:uiPriority w:val="34"/>
    <w:rsid w:val="006A3B7E"/>
    <w:rPr>
      <w:rFonts w:cs="Arial"/>
    </w:rPr>
  </w:style>
  <w:style w:type="paragraph" w:customStyle="1" w:styleId="EndNoteBibliographyTitle">
    <w:name w:val="EndNote Bibliography Title"/>
    <w:basedOn w:val="Normal"/>
    <w:link w:val="EndNoteBibliographyTitleChar"/>
    <w:rsid w:val="006A3B7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3B7E"/>
    <w:rPr>
      <w:rFonts w:ascii="Calibri" w:hAnsi="Calibri" w:cs="Calibri"/>
      <w:noProof/>
      <w:lang w:val="en-US"/>
    </w:rPr>
  </w:style>
  <w:style w:type="paragraph" w:customStyle="1" w:styleId="EndNoteBibliography">
    <w:name w:val="EndNote Bibliography"/>
    <w:basedOn w:val="Normal"/>
    <w:link w:val="EndNoteBibliographyChar"/>
    <w:rsid w:val="006A3B7E"/>
    <w:rPr>
      <w:rFonts w:ascii="Calibri" w:hAnsi="Calibri" w:cs="Calibri"/>
      <w:noProof/>
      <w:lang w:val="en-US"/>
    </w:rPr>
  </w:style>
  <w:style w:type="character" w:customStyle="1" w:styleId="EndNoteBibliographyChar">
    <w:name w:val="EndNote Bibliography Char"/>
    <w:basedOn w:val="DefaultParagraphFont"/>
    <w:link w:val="EndNoteBibliography"/>
    <w:rsid w:val="006A3B7E"/>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character" w:customStyle="1" w:styleId="ListParagraphChar">
    <w:name w:val="List Paragraph Char"/>
    <w:basedOn w:val="DefaultParagraphFont"/>
    <w:link w:val="ListParagraph"/>
    <w:uiPriority w:val="34"/>
    <w:rsid w:val="006A3B7E"/>
    <w:rPr>
      <w:rFonts w:cs="Arial"/>
    </w:rPr>
  </w:style>
  <w:style w:type="paragraph" w:customStyle="1" w:styleId="EndNoteBibliographyTitle">
    <w:name w:val="EndNote Bibliography Title"/>
    <w:basedOn w:val="Normal"/>
    <w:link w:val="EndNoteBibliographyTitleChar"/>
    <w:rsid w:val="006A3B7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3B7E"/>
    <w:rPr>
      <w:rFonts w:ascii="Calibri" w:hAnsi="Calibri" w:cs="Calibri"/>
      <w:noProof/>
      <w:lang w:val="en-US"/>
    </w:rPr>
  </w:style>
  <w:style w:type="paragraph" w:customStyle="1" w:styleId="EndNoteBibliography">
    <w:name w:val="EndNote Bibliography"/>
    <w:basedOn w:val="Normal"/>
    <w:link w:val="EndNoteBibliographyChar"/>
    <w:rsid w:val="006A3B7E"/>
    <w:rPr>
      <w:rFonts w:ascii="Calibri" w:hAnsi="Calibri" w:cs="Calibri"/>
      <w:noProof/>
      <w:lang w:val="en-US"/>
    </w:rPr>
  </w:style>
  <w:style w:type="character" w:customStyle="1" w:styleId="EndNoteBibliographyChar">
    <w:name w:val="EndNote Bibliography Char"/>
    <w:basedOn w:val="DefaultParagraphFont"/>
    <w:link w:val="EndNoteBibliography"/>
    <w:rsid w:val="006A3B7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5</Pages>
  <Words>1114</Words>
  <Characters>635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11</cp:revision>
  <cp:lastPrinted>2017-02-24T16:20:00Z</cp:lastPrinted>
  <dcterms:created xsi:type="dcterms:W3CDTF">2018-12-23T12:51:00Z</dcterms:created>
  <dcterms:modified xsi:type="dcterms:W3CDTF">2020-11-09T21:07:00Z</dcterms:modified>
</cp:coreProperties>
</file>